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0A42B5" w14:textId="77777777" w:rsidR="004F519D" w:rsidRPr="009B1CE0" w:rsidRDefault="00A22AAE" w:rsidP="00C06911">
      <w:pPr>
        <w:pStyle w:val="Judul1"/>
        <w:numPr>
          <w:ilvl w:val="0"/>
          <w:numId w:val="0"/>
        </w:numPr>
        <w:rPr>
          <w:rFonts w:cs="Times New Roman"/>
        </w:rPr>
      </w:pPr>
      <w:bookmarkStart w:id="0" w:name="_heading=h.1t3h5sf" w:colFirst="0" w:colLast="0"/>
      <w:bookmarkStart w:id="1" w:name="_Toc144911494"/>
      <w:bookmarkEnd w:id="0"/>
      <w:r w:rsidRPr="009B1CE0">
        <w:rPr>
          <w:rFonts w:cs="Times New Roman"/>
        </w:rPr>
        <w:t>BAB I</w:t>
      </w:r>
      <w:r w:rsidRPr="009B1CE0">
        <w:rPr>
          <w:rFonts w:cs="Times New Roman"/>
        </w:rPr>
        <w:br/>
        <w:t>PENDAHULUAN</w:t>
      </w:r>
      <w:bookmarkEnd w:id="1"/>
    </w:p>
    <w:p w14:paraId="5BADDA44" w14:textId="77777777" w:rsidR="004F519D" w:rsidRPr="009B1CE0" w:rsidRDefault="004F519D">
      <w:pPr>
        <w:spacing w:after="0" w:line="480" w:lineRule="auto"/>
        <w:rPr>
          <w:rFonts w:ascii="Times New Roman" w:hAnsi="Times New Roman" w:cs="Times New Roman"/>
        </w:rPr>
      </w:pPr>
    </w:p>
    <w:p w14:paraId="379B4B9B" w14:textId="77777777" w:rsidR="004F519D" w:rsidRPr="009B1CE0" w:rsidRDefault="00A22AAE" w:rsidP="00045651">
      <w:pPr>
        <w:pStyle w:val="Judul2"/>
        <w:numPr>
          <w:ilvl w:val="1"/>
          <w:numId w:val="5"/>
        </w:numPr>
        <w:ind w:left="567" w:hanging="567"/>
      </w:pPr>
      <w:bookmarkStart w:id="2" w:name="_heading=h.4d34og8" w:colFirst="0" w:colLast="0"/>
      <w:bookmarkStart w:id="3" w:name="_Toc144911495"/>
      <w:bookmarkEnd w:id="2"/>
      <w:r w:rsidRPr="009B1CE0">
        <w:t xml:space="preserve">Latar </w:t>
      </w:r>
      <w:proofErr w:type="spellStart"/>
      <w:r w:rsidRPr="009B1CE0">
        <w:t>Belakang</w:t>
      </w:r>
      <w:bookmarkEnd w:id="3"/>
      <w:proofErr w:type="spellEnd"/>
    </w:p>
    <w:p w14:paraId="6109F4B3" w14:textId="54264470" w:rsidR="006A27CD" w:rsidRDefault="00AB7D68" w:rsidP="00E570A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rogram </w:t>
      </w:r>
      <w:proofErr w:type="spellStart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Pembelajara</w:t>
      </w:r>
      <w:r w:rsidR="005B0D5F">
        <w:rPr>
          <w:rFonts w:ascii="Times New Roman" w:eastAsia="Times New Roman" w:hAnsi="Times New Roman" w:cs="Times New Roman"/>
          <w:color w:val="000000"/>
          <w:sz w:val="24"/>
          <w:szCs w:val="24"/>
        </w:rPr>
        <w:t>n</w:t>
      </w:r>
      <w:proofErr w:type="spellEnd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rdeka </w:t>
      </w:r>
      <w:proofErr w:type="spellStart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Belajar</w:t>
      </w:r>
      <w:proofErr w:type="spellEnd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ampu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rdeka </w:t>
      </w:r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(MBKM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obos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mentr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didik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uday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iset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(</w:t>
      </w:r>
      <w:proofErr w:type="spellStart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Kemendikbudristek</w:t>
      </w:r>
      <w:proofErr w:type="spellEnd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ny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mp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osi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utam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a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MBKM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ny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ka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erint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u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aj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dones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husus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ngki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mba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i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tualis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ampu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rdek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ud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depend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sertifi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MSIB)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tuka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rdeka (PMM), </w:t>
      </w:r>
      <w:proofErr w:type="spellStart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Kampus</w:t>
      </w:r>
      <w:proofErr w:type="spellEnd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Mengajar</w:t>
      </w:r>
      <w:proofErr w:type="spellEnd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Wirausahaan</w:t>
      </w:r>
      <w:proofErr w:type="spellEnd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rdeka dan </w:t>
      </w:r>
      <w:proofErr w:type="spellStart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masih</w:t>
      </w:r>
      <w:proofErr w:type="spellEnd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banyak</w:t>
      </w:r>
      <w:proofErr w:type="spellEnd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lainnya</w:t>
      </w:r>
      <w:proofErr w:type="spellEnd"/>
      <w:r w:rsidR="00624980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BKM </w:t>
      </w:r>
      <w:proofErr w:type="spellStart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>diselenggarakan</w:t>
      </w:r>
      <w:proofErr w:type="spellEnd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>bekerja</w:t>
      </w:r>
      <w:proofErr w:type="spellEnd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>sama</w:t>
      </w:r>
      <w:proofErr w:type="spellEnd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5B6DB0">
        <w:rPr>
          <w:rFonts w:ascii="Times New Roman" w:eastAsia="Times New Roman" w:hAnsi="Times New Roman" w:cs="Times New Roman"/>
          <w:color w:val="000000"/>
          <w:sz w:val="24"/>
          <w:szCs w:val="24"/>
        </w:rPr>
        <w:t>in</w:t>
      </w:r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stansi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/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lembaga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/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mitra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unia Usaha – Dunia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Industri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DUDI) yang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relevansi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dedikasi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reputasi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memajukan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pendidikan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tinggi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bidang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seni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desain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industri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kreatif</w:t>
      </w:r>
      <w:proofErr w:type="spellEnd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1F68DE">
        <w:rPr>
          <w:rFonts w:ascii="Times New Roman" w:eastAsia="Times New Roman" w:hAnsi="Times New Roman" w:cs="Times New Roman"/>
          <w:color w:val="000000"/>
          <w:sz w:val="24"/>
          <w:szCs w:val="24"/>
        </w:rPr>
        <w:t>kebuda</w:t>
      </w:r>
      <w:r w:rsidR="00A6330F">
        <w:rPr>
          <w:rFonts w:ascii="Times New Roman" w:eastAsia="Times New Roman" w:hAnsi="Times New Roman" w:cs="Times New Roman"/>
          <w:color w:val="000000"/>
          <w:sz w:val="24"/>
          <w:szCs w:val="24"/>
        </w:rPr>
        <w:t>yaan</w:t>
      </w:r>
      <w:proofErr w:type="spellEnd"/>
      <w:r w:rsidR="00A6330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A6330F">
        <w:rPr>
          <w:rFonts w:ascii="Times New Roman" w:eastAsia="Times New Roman" w:hAnsi="Times New Roman" w:cs="Times New Roman"/>
          <w:color w:val="000000"/>
          <w:sz w:val="24"/>
          <w:szCs w:val="24"/>
        </w:rPr>
        <w:t>P</w:t>
      </w:r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enulis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berkesempatan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mengikuti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PT GIT Solution di Universitas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ogyakarta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selama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yakni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6A27CD" w:rsidRPr="006A27CD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batch</w:t>
      </w:r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sejak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Februari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sampai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ni dan </w:t>
      </w:r>
      <w:r w:rsidR="006A27CD" w:rsidRPr="006A27CD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batch</w:t>
      </w:r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3 di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bulan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gustus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Desember</w:t>
      </w:r>
      <w:proofErr w:type="spellEnd"/>
      <w:r w:rsidR="006A27CD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BB0382C" w14:textId="0EC623AE" w:rsidR="004F519D" w:rsidRDefault="00A22AAE" w:rsidP="00E570A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T GIT Solutio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alah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a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ili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yasan Universitas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ogyakarta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gera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id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mbangun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embang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iste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skal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nasional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iap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sai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anc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ternasional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duku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umbe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nusi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nggul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idang</w:t>
      </w:r>
      <w:r w:rsidR="00E96EBF">
        <w:rPr>
          <w:rFonts w:ascii="Times New Roman" w:eastAsia="Times New Roman" w:hAnsi="Times New Roman" w:cs="Times New Roman"/>
          <w:color w:val="000000"/>
          <w:sz w:val="24"/>
          <w:szCs w:val="24"/>
        </w:rPr>
        <w:t>ny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edepan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knolog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reatif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ovatif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tiap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jas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kualita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kepuas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angg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Salah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i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ad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rjasam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lembag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didi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id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knolog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mbangu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3AB4">
        <w:rPr>
          <w:rFonts w:ascii="Times New Roman" w:eastAsia="Times New Roman" w:hAnsi="Times New Roman" w:cs="Times New Roman"/>
          <w:color w:val="000000"/>
          <w:sz w:val="24"/>
          <w:szCs w:val="24"/>
        </w:rPr>
        <w:t>sumbe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nusi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SDM)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iap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rju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dust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reatif</w:t>
      </w:r>
      <w:proofErr w:type="spellEnd"/>
      <w:r w:rsidR="00E570AC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="000A68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9A15D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instrText>ADDIN CSL_CITATION {"citationItems":[{"id":"ITEM-1","itemData":{"id":"ITEM-1","issued":{"date-parts":[["0"]]},"title":"Git Solution | Perusahaan IT Indonesia","type":"article"},"uris":["http://www.mendeley.com/documents/?uuid=673724ea-dfc5-41bd-9e86-1ce4e4ea69f0"]}],"mendeley":{"formattedCitation":"(&lt;i&gt;Git Solution | Perusahaan IT Indonesia&lt;/i&gt;, n.d.)","plainTextFormattedCitation":"(Git Solution | Perusahaan IT Indonesia, n.d.)","previouslyFormattedCitation":"(&lt;i&gt;Git Solution | Perusahaan IT Indonesia&lt;/i&gt;, n.d.)"},"properties":{"noteIndex":0},"schema":"https://github.com/citation-style-language/schema/raw/master/csl-citation.json"}</w:instrText>
      </w:r>
      <w:r w:rsidR="009A15D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0A0728" w:rsidRPr="000A0728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</w:t>
      </w:r>
      <w:r w:rsidR="000A0728" w:rsidRPr="000A0728">
        <w:rPr>
          <w:rFonts w:ascii="Times New Roman" w:eastAsia="Times New Roman" w:hAnsi="Times New Roman" w:cs="Times New Roman"/>
          <w:i/>
          <w:noProof/>
          <w:color w:val="000000"/>
          <w:sz w:val="24"/>
          <w:szCs w:val="24"/>
        </w:rPr>
        <w:t xml:space="preserve">Git Solution | </w:t>
      </w:r>
      <w:r w:rsidR="00C93864">
        <w:rPr>
          <w:noProof/>
        </w:rPr>
        <mc:AlternateContent>
          <mc:Choice Requires="wps">
            <w:drawing>
              <wp:anchor distT="0" distB="0" distL="114300" distR="114300" simplePos="0" relativeHeight="251929600" behindDoc="0" locked="0" layoutInCell="1" allowOverlap="1" wp14:anchorId="4368EDC1" wp14:editId="3FCA281F">
                <wp:simplePos x="0" y="0"/>
                <wp:positionH relativeFrom="column">
                  <wp:posOffset>807720</wp:posOffset>
                </wp:positionH>
                <wp:positionV relativeFrom="paragraph">
                  <wp:posOffset>3634105</wp:posOffset>
                </wp:positionV>
                <wp:extent cx="3390900" cy="635"/>
                <wp:effectExtent l="0" t="0" r="0" b="0"/>
                <wp:wrapTopAndBottom/>
                <wp:docPr id="1635124932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909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44A76BC" w14:textId="7B69EF08" w:rsidR="0045081E" w:rsidRPr="0045081E" w:rsidRDefault="0045081E" w:rsidP="0045081E">
                            <w:pPr>
                              <w:pStyle w:val="Keterangan"/>
                              <w:jc w:val="center"/>
                              <w:rPr>
                                <w:rFonts w:ascii="Times New Roman" w:eastAsia="Times New Roman" w:hAnsi="Times New Roman" w:cs="Times New Roman"/>
                                <w:noProof/>
                                <w:color w:val="000000"/>
                                <w:sz w:val="24"/>
                                <w:szCs w:val="24"/>
                              </w:rPr>
                            </w:pPr>
                            <w:bookmarkStart w:id="4" w:name="_Toc144911017"/>
                            <w:r w:rsidRPr="0045081E">
                              <w:rPr>
                                <w:rFonts w:ascii="Times New Roman" w:hAnsi="Times New Roman" w:cs="Times New Roman"/>
                              </w:rPr>
                              <w:t xml:space="preserve">Gambar 1. </w:t>
                            </w:r>
                            <w:r w:rsidRPr="0045081E">
                              <w:rPr>
                                <w:rFonts w:ascii="Times New Roman" w:hAnsi="Times New Roman" w:cs="Times New Roman"/>
                              </w:rPr>
                              <w:fldChar w:fldCharType="begin"/>
                            </w:r>
                            <w:r w:rsidRPr="0045081E">
                              <w:rPr>
                                <w:rFonts w:ascii="Times New Roman" w:hAnsi="Times New Roman" w:cs="Times New Roman"/>
                              </w:rPr>
                              <w:instrText xml:space="preserve"> SEQ Gambar_1. \* ARABIC </w:instrText>
                            </w:r>
                            <w:r w:rsidRPr="0045081E">
                              <w:rPr>
                                <w:rFonts w:ascii="Times New Roman" w:hAnsi="Times New Roman" w:cs="Times New Roman"/>
                              </w:rPr>
                              <w:fldChar w:fldCharType="separate"/>
                            </w:r>
                            <w:r w:rsidR="00C51344">
                              <w:rPr>
                                <w:rFonts w:ascii="Times New Roman" w:hAnsi="Times New Roman" w:cs="Times New Roman"/>
                                <w:noProof/>
                              </w:rPr>
                              <w:t>1</w:t>
                            </w:r>
                            <w:r w:rsidRPr="0045081E">
                              <w:rPr>
                                <w:rFonts w:ascii="Times New Roman" w:hAnsi="Times New Roman" w:cs="Times New Roman"/>
                              </w:rPr>
                              <w:fldChar w:fldCharType="end"/>
                            </w:r>
                            <w:r w:rsidRPr="0045081E">
                              <w:rPr>
                                <w:rFonts w:ascii="Times New Roman" w:hAnsi="Times New Roman" w:cs="Times New Roman"/>
                              </w:rPr>
                              <w:t xml:space="preserve"> Kantor PT GIT Solution di Universitas Amikom Yogyakarta</w:t>
                            </w:r>
                            <w:bookmarkEnd w:id="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368EDC1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63.6pt;margin-top:286.15pt;width:267pt;height:.05pt;z-index:251929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" stroked="f">
                <v:textbox style="mso-fit-shape-to-text:t" inset="0,0,0,0">
                  <w:txbxContent>
                    <w:p w14:paraId="544A76BC" w14:textId="7B69EF08" w:rsidR="0045081E" w:rsidRPr="0045081E" w:rsidRDefault="0045081E" w:rsidP="0045081E">
                      <w:pPr>
                        <w:pStyle w:val="Keterangan"/>
                        <w:jc w:val="center"/>
                        <w:rPr>
                          <w:rFonts w:ascii="Times New Roman" w:eastAsia="Times New Roman" w:hAnsi="Times New Roman" w:cs="Times New Roman"/>
                          <w:noProof/>
                          <w:color w:val="000000"/>
                          <w:sz w:val="24"/>
                          <w:szCs w:val="24"/>
                        </w:rPr>
                      </w:pPr>
                      <w:bookmarkStart w:id="5" w:name="_Toc144911017"/>
                      <w:r w:rsidRPr="0045081E">
                        <w:rPr>
                          <w:rFonts w:ascii="Times New Roman" w:hAnsi="Times New Roman" w:cs="Times New Roman"/>
                        </w:rPr>
                        <w:t xml:space="preserve">Gambar 1. </w:t>
                      </w:r>
                      <w:r w:rsidRPr="0045081E">
                        <w:rPr>
                          <w:rFonts w:ascii="Times New Roman" w:hAnsi="Times New Roman" w:cs="Times New Roman"/>
                        </w:rPr>
                        <w:fldChar w:fldCharType="begin"/>
                      </w:r>
                      <w:r w:rsidRPr="0045081E">
                        <w:rPr>
                          <w:rFonts w:ascii="Times New Roman" w:hAnsi="Times New Roman" w:cs="Times New Roman"/>
                        </w:rPr>
                        <w:instrText xml:space="preserve"> SEQ Gambar_1. \* ARABIC </w:instrText>
                      </w:r>
                      <w:r w:rsidRPr="0045081E">
                        <w:rPr>
                          <w:rFonts w:ascii="Times New Roman" w:hAnsi="Times New Roman" w:cs="Times New Roman"/>
                        </w:rPr>
                        <w:fldChar w:fldCharType="separate"/>
                      </w:r>
                      <w:r w:rsidR="00C51344">
                        <w:rPr>
                          <w:rFonts w:ascii="Times New Roman" w:hAnsi="Times New Roman" w:cs="Times New Roman"/>
                          <w:noProof/>
                        </w:rPr>
                        <w:t>1</w:t>
                      </w:r>
                      <w:r w:rsidRPr="0045081E">
                        <w:rPr>
                          <w:rFonts w:ascii="Times New Roman" w:hAnsi="Times New Roman" w:cs="Times New Roman"/>
                        </w:rPr>
                        <w:fldChar w:fldCharType="end"/>
                      </w:r>
                      <w:r w:rsidRPr="0045081E">
                        <w:rPr>
                          <w:rFonts w:ascii="Times New Roman" w:hAnsi="Times New Roman" w:cs="Times New Roman"/>
                        </w:rPr>
                        <w:t xml:space="preserve"> Kantor PT GIT Solution di Universitas Amikom Yogyakarta</w:t>
                      </w:r>
                      <w:bookmarkEnd w:id="5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C93864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drawing>
          <wp:anchor distT="0" distB="0" distL="114300" distR="114300" simplePos="0" relativeHeight="251927552" behindDoc="0" locked="0" layoutInCell="1" allowOverlap="1" wp14:anchorId="5601BC38" wp14:editId="37F4A77D">
            <wp:simplePos x="0" y="0"/>
            <wp:positionH relativeFrom="column">
              <wp:posOffset>807720</wp:posOffset>
            </wp:positionH>
            <wp:positionV relativeFrom="paragraph">
              <wp:posOffset>1314450</wp:posOffset>
            </wp:positionV>
            <wp:extent cx="3390900" cy="2260600"/>
            <wp:effectExtent l="0" t="0" r="0" b="6350"/>
            <wp:wrapTopAndBottom/>
            <wp:docPr id="195179431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0900" cy="226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A0728" w:rsidRPr="000A0728">
        <w:rPr>
          <w:rFonts w:ascii="Times New Roman" w:eastAsia="Times New Roman" w:hAnsi="Times New Roman" w:cs="Times New Roman"/>
          <w:i/>
          <w:noProof/>
          <w:color w:val="000000"/>
          <w:sz w:val="24"/>
          <w:szCs w:val="24"/>
        </w:rPr>
        <w:t>Perusahaan IT Indonesia</w:t>
      </w:r>
      <w:r w:rsidR="000A0728" w:rsidRPr="000A0728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, n.d.)</w:t>
      </w:r>
      <w:r w:rsidR="009A15D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 </w:t>
      </w:r>
    </w:p>
    <w:p w14:paraId="430F3C0A" w14:textId="75AE60AD" w:rsidR="00260C39" w:rsidRPr="0045081E" w:rsidRDefault="00260C39" w:rsidP="00E570A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T GIT Solution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menyediak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jasa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menciptak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produk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memudahk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kebutuhk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pekerja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dunia digital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termasuk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kepada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karyaw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ingi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menaikk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evel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kemampu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produk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buat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T GIT Solution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berupa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7028BA" w:rsidRPr="007028BA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mobile apps</w:t>
      </w:r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7028BA" w:rsidRPr="007028BA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game virtual reality</w:t>
      </w:r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VR),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sistem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training dan workshop pada divisi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pengembanga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desain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UI/UX design,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mikrotik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web, programming,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animasi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D/3D, video editing dan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banyak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>lagi</w:t>
      </w:r>
      <w:proofErr w:type="spellEnd"/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alah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produk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T GIT Solution yang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berhasil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menciptakan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DM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berkualitas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bidang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teknologi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bernama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.</w:t>
      </w:r>
      <w:r w:rsidR="007028BA"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</w:p>
    <w:p w14:paraId="0B71EA76" w14:textId="447585D4" w:rsidR="0024787D" w:rsidRDefault="00D96947" w:rsidP="00E570A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di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9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am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GIT Center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wal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di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are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an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mint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in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li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aj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erjasama PT GIT Solution.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>terobosan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perusahaan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fokus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ingkatan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76070"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skill</w:t>
      </w:r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ring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tuj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mbentuk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giatan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upa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76070"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workshop</w:t>
      </w:r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webinar, </w:t>
      </w:r>
      <w:proofErr w:type="spellStart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 w:rsidR="00376070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76070"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virtual internship</w:t>
      </w:r>
      <w:r w:rsidR="003760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T GIT Solution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enjadikan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mentum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peluang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terutama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ituntut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sertifikat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pengalaman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sebelum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ulus.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Peluang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iwujudkan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kesempatan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ra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2E3" w:rsidRPr="000B42E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online</w:t>
      </w:r>
      <w:r w:rsidR="000B42E3" w:rsidRP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el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program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husus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aryaw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C93864">
        <w:rPr>
          <w:noProof/>
        </w:rPr>
        <mc:AlternateContent>
          <mc:Choice Requires="wps">
            <w:drawing>
              <wp:anchor distT="0" distB="0" distL="114300" distR="114300" simplePos="0" relativeHeight="251931648" behindDoc="0" locked="0" layoutInCell="1" allowOverlap="1" wp14:anchorId="558C177B" wp14:editId="49721291">
                <wp:simplePos x="0" y="0"/>
                <wp:positionH relativeFrom="column">
                  <wp:posOffset>795020</wp:posOffset>
                </wp:positionH>
                <wp:positionV relativeFrom="paragraph">
                  <wp:posOffset>3801745</wp:posOffset>
                </wp:positionV>
                <wp:extent cx="3575050" cy="635"/>
                <wp:effectExtent l="0" t="0" r="0" b="0"/>
                <wp:wrapTopAndBottom/>
                <wp:docPr id="119113217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750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379FBFE" w14:textId="519B458B" w:rsidR="00FA769C" w:rsidRPr="00FA769C" w:rsidRDefault="00FA769C" w:rsidP="00FA769C">
                            <w:pPr>
                              <w:pStyle w:val="Keterangan"/>
                              <w:jc w:val="center"/>
                              <w:rPr>
                                <w:rFonts w:ascii="Times New Roman" w:eastAsia="Times New Roman" w:hAnsi="Times New Roman" w:cs="Times New Roman"/>
                                <w:noProof/>
                                <w:color w:val="000000"/>
                                <w:sz w:val="24"/>
                                <w:szCs w:val="24"/>
                              </w:rPr>
                            </w:pPr>
                            <w:bookmarkStart w:id="6" w:name="_Toc144911018"/>
                            <w:r w:rsidRPr="00FA769C">
                              <w:rPr>
                                <w:rFonts w:ascii="Times New Roman" w:hAnsi="Times New Roman" w:cs="Times New Roman"/>
                              </w:rPr>
                              <w:t xml:space="preserve">Gambar 1. </w:t>
                            </w:r>
                            <w:r w:rsidRPr="00FA769C">
                              <w:rPr>
                                <w:rFonts w:ascii="Times New Roman" w:hAnsi="Times New Roman" w:cs="Times New Roman"/>
                              </w:rPr>
                              <w:fldChar w:fldCharType="begin"/>
                            </w:r>
                            <w:r w:rsidRPr="00FA769C">
                              <w:rPr>
                                <w:rFonts w:ascii="Times New Roman" w:hAnsi="Times New Roman" w:cs="Times New Roman"/>
                              </w:rPr>
                              <w:instrText xml:space="preserve"> SEQ Gambar_1. \* ARABIC </w:instrText>
                            </w:r>
                            <w:r w:rsidRPr="00FA769C">
                              <w:rPr>
                                <w:rFonts w:ascii="Times New Roman" w:hAnsi="Times New Roman" w:cs="Times New Roman"/>
                              </w:rPr>
                              <w:fldChar w:fldCharType="separate"/>
                            </w:r>
                            <w:r w:rsidR="00C51344">
                              <w:rPr>
                                <w:rFonts w:ascii="Times New Roman" w:hAnsi="Times New Roman" w:cs="Times New Roman"/>
                                <w:noProof/>
                              </w:rPr>
                              <w:t>2</w:t>
                            </w:r>
                            <w:r w:rsidRPr="00FA769C">
                              <w:rPr>
                                <w:rFonts w:ascii="Times New Roman" w:hAnsi="Times New Roman" w:cs="Times New Roman"/>
                              </w:rPr>
                              <w:fldChar w:fldCharType="end"/>
                            </w:r>
                            <w:r w:rsidRPr="00FA769C">
                              <w:rPr>
                                <w:rFonts w:ascii="Times New Roman" w:hAnsi="Times New Roman" w:cs="Times New Roman"/>
                              </w:rPr>
                              <w:t xml:space="preserve"> Logo Amikom Center</w:t>
                            </w:r>
                            <w:bookmarkEnd w:id="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58C177B" id="_x0000_s1027" type="#_x0000_t202" style="position:absolute;left:0;text-align:left;margin-left:62.6pt;margin-top:299.35pt;width:281.5pt;height:.05pt;z-index:251931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" stroked="f">
                <v:textbox style="mso-fit-shape-to-text:t" inset="0,0,0,0">
                  <w:txbxContent>
                    <w:p w14:paraId="6379FBFE" w14:textId="519B458B" w:rsidR="00FA769C" w:rsidRPr="00FA769C" w:rsidRDefault="00FA769C" w:rsidP="00FA769C">
                      <w:pPr>
                        <w:pStyle w:val="Keterangan"/>
                        <w:jc w:val="center"/>
                        <w:rPr>
                          <w:rFonts w:ascii="Times New Roman" w:eastAsia="Times New Roman" w:hAnsi="Times New Roman" w:cs="Times New Roman"/>
                          <w:noProof/>
                          <w:color w:val="000000"/>
                          <w:sz w:val="24"/>
                          <w:szCs w:val="24"/>
                        </w:rPr>
                      </w:pPr>
                      <w:bookmarkStart w:id="7" w:name="_Toc144911018"/>
                      <w:r w:rsidRPr="00FA769C">
                        <w:rPr>
                          <w:rFonts w:ascii="Times New Roman" w:hAnsi="Times New Roman" w:cs="Times New Roman"/>
                        </w:rPr>
                        <w:t xml:space="preserve">Gambar 1. </w:t>
                      </w:r>
                      <w:r w:rsidRPr="00FA769C">
                        <w:rPr>
                          <w:rFonts w:ascii="Times New Roman" w:hAnsi="Times New Roman" w:cs="Times New Roman"/>
                        </w:rPr>
                        <w:fldChar w:fldCharType="begin"/>
                      </w:r>
                      <w:r w:rsidRPr="00FA769C">
                        <w:rPr>
                          <w:rFonts w:ascii="Times New Roman" w:hAnsi="Times New Roman" w:cs="Times New Roman"/>
                        </w:rPr>
                        <w:instrText xml:space="preserve"> SEQ Gambar_1. \* ARABIC </w:instrText>
                      </w:r>
                      <w:r w:rsidRPr="00FA769C">
                        <w:rPr>
                          <w:rFonts w:ascii="Times New Roman" w:hAnsi="Times New Roman" w:cs="Times New Roman"/>
                        </w:rPr>
                        <w:fldChar w:fldCharType="separate"/>
                      </w:r>
                      <w:r w:rsidR="00C51344">
                        <w:rPr>
                          <w:rFonts w:ascii="Times New Roman" w:hAnsi="Times New Roman" w:cs="Times New Roman"/>
                          <w:noProof/>
                        </w:rPr>
                        <w:t>2</w:t>
                      </w:r>
                      <w:r w:rsidRPr="00FA769C">
                        <w:rPr>
                          <w:rFonts w:ascii="Times New Roman" w:hAnsi="Times New Roman" w:cs="Times New Roman"/>
                        </w:rPr>
                        <w:fldChar w:fldCharType="end"/>
                      </w:r>
                      <w:r w:rsidRPr="00FA769C">
                        <w:rPr>
                          <w:rFonts w:ascii="Times New Roman" w:hAnsi="Times New Roman" w:cs="Times New Roman"/>
                        </w:rPr>
                        <w:t xml:space="preserve"> Logo Amikom Center</w:t>
                      </w:r>
                      <w:bookmarkEnd w:id="7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C93864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drawing>
          <wp:anchor distT="0" distB="0" distL="114300" distR="114300" simplePos="0" relativeHeight="251926528" behindDoc="0" locked="0" layoutInCell="1" allowOverlap="1" wp14:anchorId="6B382D39" wp14:editId="69AB9654">
            <wp:simplePos x="0" y="0"/>
            <wp:positionH relativeFrom="column">
              <wp:posOffset>795020</wp:posOffset>
            </wp:positionH>
            <wp:positionV relativeFrom="paragraph">
              <wp:posOffset>2743200</wp:posOffset>
            </wp:positionV>
            <wp:extent cx="3575050" cy="1167130"/>
            <wp:effectExtent l="0" t="0" r="6350" b="0"/>
            <wp:wrapTopAndBottom/>
            <wp:docPr id="172777470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5050" cy="1167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mampuan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id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gi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uas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gram Corporate Training.</w:t>
      </w:r>
    </w:p>
    <w:p w14:paraId="3305D1CD" w14:textId="503B999D" w:rsidR="00F362F9" w:rsidRDefault="00F362F9" w:rsidP="00E570A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ja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diri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gi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c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duk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cipt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ena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i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EC3A08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brand awareness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ala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ra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munik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osi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stagram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e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format soft selli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awa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informa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untu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nomina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gaj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kari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id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T, </w:t>
      </w:r>
      <w:proofErr w:type="spellStart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ta </w:t>
      </w:r>
      <w:proofErr w:type="spellStart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>cara</w:t>
      </w:r>
      <w:proofErr w:type="spellEnd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>pendaftaran</w:t>
      </w:r>
      <w:proofErr w:type="spellEnd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9E4C5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.</w:t>
      </w:r>
      <w:r w:rsidR="0002149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2E3" w:rsidRPr="00B66B6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promotion and offer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2E3" w:rsidRPr="00B66B6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product knowledge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iman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2E3" w:rsidRPr="00B66B6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promotion and offer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iartika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enjual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gram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.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Sedangka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2E3" w:rsidRPr="005C6EE2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product knowledge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engena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enefit dan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berbaga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acam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ad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.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iadaka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berup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2E3" w:rsidRPr="00FA769C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training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r w:rsidR="000B42E3" w:rsidRPr="00FA769C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workshop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webinar, </w:t>
      </w:r>
      <w:r w:rsidR="000B42E3" w:rsidRPr="00FA769C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corporate training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prakter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industr</w:t>
      </w:r>
      <w:r w:rsidR="00FA769C">
        <w:rPr>
          <w:rFonts w:ascii="Times New Roman" w:eastAsia="Times New Roman" w:hAnsi="Times New Roman" w:cs="Times New Roman"/>
          <w:color w:val="000000"/>
          <w:sz w:val="24"/>
          <w:szCs w:val="24"/>
        </w:rPr>
        <w:t>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FA769C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M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agang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2E3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O</w:t>
      </w:r>
      <w:r w:rsidR="000B42E3" w:rsidRPr="000B42E3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nline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2E3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A</w:t>
      </w:r>
      <w:r w:rsidR="000B42E3" w:rsidRPr="000B42E3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cademy</w:t>
      </w:r>
      <w:r w:rsidR="00FA769C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r w:rsidR="00FA769C">
        <w:rPr>
          <w:rFonts w:ascii="Times New Roman" w:eastAsia="Times New Roman" w:hAnsi="Times New Roman" w:cs="Times New Roman"/>
          <w:color w:val="000000"/>
          <w:sz w:val="24"/>
          <w:szCs w:val="24"/>
        </w:rPr>
        <w:t>(MOA)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Selam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hany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sosok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figur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anusi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nyat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aktor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)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ibuat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aktor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un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berasal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karyawan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peserta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 w:rsidR="000B42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PT GIT Solution.</w:t>
      </w:r>
    </w:p>
    <w:p w14:paraId="244BF3D9" w14:textId="37FAC625" w:rsidR="00B66B6E" w:rsidRDefault="00B66B6E" w:rsidP="00E570A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d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akto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hamb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erj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lal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anda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bje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nusi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to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antara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uku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wak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pa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lem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visual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kspre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ur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ka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stu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ur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akto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ain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du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ki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hal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di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mod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lamb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t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Ada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mungkin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ud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kerj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PT GIT Solutio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s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b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Mak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utuh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perancangan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karakter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antisipasi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memenuhi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kebutuhan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produksi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="0069480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gital.</w:t>
      </w:r>
    </w:p>
    <w:p w14:paraId="198E601A" w14:textId="05877E2A" w:rsidR="00044FB4" w:rsidRPr="00C93864" w:rsidRDefault="009A536C" w:rsidP="00044FB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980800" behindDoc="0" locked="0" layoutInCell="1" allowOverlap="1" wp14:anchorId="7A4E73A3" wp14:editId="3AA4D595">
                <wp:simplePos x="0" y="0"/>
                <wp:positionH relativeFrom="column">
                  <wp:posOffset>674370</wp:posOffset>
                </wp:positionH>
                <wp:positionV relativeFrom="paragraph">
                  <wp:posOffset>2261870</wp:posOffset>
                </wp:positionV>
                <wp:extent cx="3403600" cy="635"/>
                <wp:effectExtent l="0" t="0" r="0" b="0"/>
                <wp:wrapTopAndBottom/>
                <wp:docPr id="187298618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0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349BB43" w14:textId="559E54C1" w:rsidR="00044FB4" w:rsidRPr="00044FB4" w:rsidRDefault="00044FB4" w:rsidP="00044FB4">
                            <w:pPr>
                              <w:pStyle w:val="Keterangan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sz w:val="20"/>
                                <w:szCs w:val="20"/>
                              </w:rPr>
                            </w:pPr>
                            <w:r w:rsidRPr="00044FB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Gambar 1. </w:t>
                            </w:r>
                            <w:r w:rsidR="009A536C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</w:t>
                            </w:r>
                            <w:r w:rsidRPr="00044FB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Maskot Osi dan J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A4E73A3" id="_x0000_s1028" type="#_x0000_t202" style="position:absolute;left:0;text-align:left;margin-left:53.1pt;margin-top:178.1pt;width:268pt;height:.05pt;z-index:2519808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" stroked="f">
                <v:textbox style="mso-fit-shape-to-text:t" inset="0,0,0,0">
                  <w:txbxContent>
                    <w:p w14:paraId="0349BB43" w14:textId="559E54C1" w:rsidR="00044FB4" w:rsidRPr="00044FB4" w:rsidRDefault="00044FB4" w:rsidP="00044FB4">
                      <w:pPr>
                        <w:pStyle w:val="Keterangan"/>
                        <w:jc w:val="center"/>
                        <w:rPr>
                          <w:rFonts w:ascii="Times New Roman" w:hAnsi="Times New Roman" w:cs="Times New Roman"/>
                          <w:noProof/>
                          <w:sz w:val="20"/>
                          <w:szCs w:val="20"/>
                        </w:rPr>
                      </w:pPr>
                      <w:r w:rsidRPr="00044FB4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Gambar 1. </w:t>
                      </w:r>
                      <w:r w:rsidR="009A536C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3</w:t>
                      </w:r>
                      <w:r w:rsidRPr="00044FB4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Maskot Osi dan Ji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978752" behindDoc="0" locked="0" layoutInCell="1" allowOverlap="1" wp14:anchorId="5D680446" wp14:editId="41782EB6">
            <wp:simplePos x="0" y="0"/>
            <wp:positionH relativeFrom="column">
              <wp:posOffset>1125220</wp:posOffset>
            </wp:positionH>
            <wp:positionV relativeFrom="paragraph">
              <wp:posOffset>0</wp:posOffset>
            </wp:positionV>
            <wp:extent cx="2565400" cy="2220595"/>
            <wp:effectExtent l="0" t="0" r="6350" b="8255"/>
            <wp:wrapTopAndBottom/>
            <wp:docPr id="11188464" name="Picture 1" descr="Osi &amp; J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Osi &amp; Ji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5400" cy="2220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 w:rsidR="00044FB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</w:t>
      </w:r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pat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ditinjau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kota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lang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yakni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si dan Ji yang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dirancang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r w:rsidR="00C53AB4">
        <w:rPr>
          <w:rFonts w:ascii="Times New Roman" w:eastAsia="Times New Roman" w:hAnsi="Times New Roman" w:cs="Times New Roman"/>
          <w:color w:val="000000"/>
          <w:sz w:val="24"/>
          <w:szCs w:val="24"/>
        </w:rPr>
        <w:t>salah</w:t>
      </w:r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anggota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Asosiasi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Desainer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Grafis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donesia (ADGI) Malang yang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bernama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Papang</w:t>
      </w:r>
      <w:proofErr w:type="spellEnd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44FB4">
        <w:rPr>
          <w:rFonts w:ascii="Times New Roman" w:eastAsia="Times New Roman" w:hAnsi="Times New Roman" w:cs="Times New Roman"/>
          <w:color w:val="000000"/>
          <w:sz w:val="24"/>
          <w:szCs w:val="24"/>
        </w:rPr>
        <w:t>Jakf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si dan Ji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terpilih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juar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ayembar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lomb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desai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kot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lang dan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disahk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16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Desember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6.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representa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l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in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uru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ny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harap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munik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fek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wujud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oten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presta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it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ositif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tib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at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lang.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Osiji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telah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dibuat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pemerintah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rategi </w:t>
      </w:r>
      <w:r w:rsidR="00C93864" w:rsidRPr="00C9386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city branding</w:t>
      </w:r>
      <w:r w:rsidR="00C9386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bertujuan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menaikkan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citra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positif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kota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lang</w:t>
      </w:r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Osiji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dipalikasik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platfrom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enyesuaik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lembag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dipromosik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A35BCF" w:rsidRPr="002152A2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signage</w:t>
      </w:r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i TPU, banner di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Polres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kota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lang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kostum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berukuran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manusia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dikenakan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saat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pesta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akyat.</w:t>
      </w:r>
      <w:r w:rsidR="002959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959CF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 w:rsidR="00B865FB">
        <w:rPr>
          <w:rFonts w:ascii="Times New Roman" w:eastAsia="Times New Roman" w:hAnsi="Times New Roman" w:cs="Times New Roman"/>
          <w:color w:val="000000"/>
          <w:sz w:val="24"/>
          <w:szCs w:val="24"/>
        </w:rPr>
        <w:instrText>ADDIN CSL_CITATION {"citationItems":[{"id":"ITEM-1","itemData":{"author":[{"dropping-particle":"","family":"Wicaksono","given":"Aris Kurnia","non-dropping-particle":"","parse-names":false,"suffix":""},{"dropping-particle":"","family":"Budiwaspada","given":"Agung Eko","non-dropping-particle":"","parse-names":false,"suffix":""},{"dropping-particle":"","family":"Adhitama","given":"G Prasetyo","non-dropping-particle":"","parse-names":false,"suffix":""},{"dropping-particle":"","family":"Magister","given":"Prodi","non-dropping-particle":"","parse-names":false,"suffix":""},{"dropping-particle":"","family":"Fakultas","given":"Desain","non-dropping-particle":"","parse-names":false,"suffix":""},{"dropping-particle":"","family":"Rupa","given":"Seni","non-dropping-particle":"","parse-names":false,"suffix":""}],"id":"ITEM-1","issue":"2","issued":{"date-parts":[["2021"]]},"page":"77-90","title":"PENGGUNAAN MASKOT OSI DAN JI SEBAGAI BAGIAN DARI CITY BRANDING KOTA MALANG","type":"article-journal","volume":"3"},"uris":["http://www.mendeley.com/documents/?uuid=5676e07a-27ee-49dd-86b2-8fb66b826ee8"]}],"mendeley":{"formattedCitation":"(Wicaksono et al., 2021)","plainTextFormattedCitation":"(Wicaksono et al., 2021)","previouslyFormattedCitation":"(Wicaksono et al., 2021)"},"properties":{"noteIndex":0},"schema":"https://github.com/citation-style-language/schema/raw/master/csl-citation.json"}</w:instrText>
      </w:r>
      <w:r w:rsidR="002959CF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2959CF" w:rsidRPr="002959CF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Wicaksono et al., 2021)</w:t>
      </w:r>
      <w:r w:rsidR="002959CF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2959CF" w:rsidRP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3856D08E" w14:textId="4ABD5E67" w:rsidR="009A536C" w:rsidRDefault="00A35BCF" w:rsidP="00044FB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983872" behindDoc="0" locked="0" layoutInCell="1" allowOverlap="1" wp14:anchorId="71757DA1" wp14:editId="56A159C8">
                <wp:simplePos x="0" y="0"/>
                <wp:positionH relativeFrom="column">
                  <wp:posOffset>1139190</wp:posOffset>
                </wp:positionH>
                <wp:positionV relativeFrom="paragraph">
                  <wp:posOffset>2936240</wp:posOffset>
                </wp:positionV>
                <wp:extent cx="2447290" cy="635"/>
                <wp:effectExtent l="0" t="0" r="0" b="0"/>
                <wp:wrapTopAndBottom/>
                <wp:docPr id="2226326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4729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A5B54E8" w14:textId="41AE1C1B" w:rsidR="009A536C" w:rsidRPr="009A536C" w:rsidRDefault="009A536C" w:rsidP="009A536C">
                            <w:pPr>
                              <w:pStyle w:val="Keterangan"/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8"/>
                                <w:szCs w:val="28"/>
                              </w:rPr>
                            </w:pPr>
                            <w:r w:rsidRPr="009A536C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Gambar 1. 4 Maskot PT GIT Solu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757DA1" id="_x0000_s1029" type="#_x0000_t202" style="position:absolute;left:0;text-align:left;margin-left:89.7pt;margin-top:231.2pt;width:192.7pt;height:.05pt;z-index:2519838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" stroked="f">
                <v:textbox style="mso-fit-shape-to-text:t" inset="0,0,0,0">
                  <w:txbxContent>
                    <w:p w14:paraId="6A5B54E8" w14:textId="41AE1C1B" w:rsidR="009A536C" w:rsidRPr="009A536C" w:rsidRDefault="009A536C" w:rsidP="009A536C">
                      <w:pPr>
                        <w:pStyle w:val="Keterangan"/>
                        <w:jc w:val="center"/>
                        <w:rPr>
                          <w:rFonts w:ascii="Times New Roman" w:eastAsia="Times New Roman" w:hAnsi="Times New Roman" w:cs="Times New Roman"/>
                          <w:color w:val="000000"/>
                          <w:sz w:val="28"/>
                          <w:szCs w:val="28"/>
                        </w:rPr>
                      </w:pPr>
                      <w:r w:rsidRPr="009A536C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Gambar 1. 4 Maskot PT GIT Solu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9A536C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drawing>
          <wp:anchor distT="0" distB="0" distL="114300" distR="114300" simplePos="0" relativeHeight="251981824" behindDoc="0" locked="0" layoutInCell="1" allowOverlap="1" wp14:anchorId="466DAE27" wp14:editId="60A28A52">
            <wp:simplePos x="0" y="0"/>
            <wp:positionH relativeFrom="column">
              <wp:posOffset>1087120</wp:posOffset>
            </wp:positionH>
            <wp:positionV relativeFrom="paragraph">
              <wp:posOffset>330200</wp:posOffset>
            </wp:positionV>
            <wp:extent cx="2533650" cy="2557145"/>
            <wp:effectExtent l="0" t="0" r="0" b="0"/>
            <wp:wrapTopAndBottom/>
            <wp:docPr id="21180007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8000743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3650" cy="25571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32FC7DE" w14:textId="0058ACF4" w:rsidR="001D1373" w:rsidRDefault="009A536C" w:rsidP="00E570A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lanjut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as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T GIT Solutio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yak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umba-lumb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obot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sesor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T.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wawancar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apak Bahrun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Ghozal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selaku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raining Manager PT GIT Solution,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lumba-lumb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erepresentasik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karakter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vis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is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T GIT Solution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yakn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lincah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engikut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perkembang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zaman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terutam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bidang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T dan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panda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dalam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elihat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peluang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bisnis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berpotens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imas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ep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Karakter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unik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wajah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ibuat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enyerupa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layar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komputer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ekspres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aksesoris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ikenak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enandak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lumba-lumb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obot.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Kedu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iatas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referens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perancang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karen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askotny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enyampaikan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vis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mis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>lembaga</w:t>
      </w:r>
      <w:proofErr w:type="spellEnd"/>
      <w:r w:rsidR="000A072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</w:p>
    <w:p w14:paraId="4383375E" w14:textId="42AAB0E7" w:rsidR="002A7B66" w:rsidRDefault="001A6DA2" w:rsidP="00E570A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jelas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ur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uchory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urn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iko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lams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22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ala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lem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asa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a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ena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informa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su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yara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u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promo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alam proses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ik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u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menar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ungki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sampa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ud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paham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yara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u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aham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sampa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tar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d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a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ing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i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h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rand agar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be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saing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,</w:t>
      </w:r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berguna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tarik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ingat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masyarakat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</w:t>
      </w:r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90F9D" w:rsidRPr="00290F9D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brand</w:t>
      </w:r>
      <w:r w:rsidR="00290F9D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si dan Ji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kota</w:t>
      </w:r>
      <w:proofErr w:type="spellEnd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terkenal</w:t>
      </w:r>
      <w:proofErr w:type="spellEnd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Malang dan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dijadikan</w:t>
      </w:r>
      <w:proofErr w:type="spellEnd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pendukung</w:t>
      </w:r>
      <w:proofErr w:type="spellEnd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dalamm</w:t>
      </w:r>
      <w:proofErr w:type="spellEnd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proofErr w:type="spellStart"/>
      <w:r w:rsidR="00CF0626">
        <w:rPr>
          <w:rFonts w:ascii="Times New Roman" w:eastAsia="Times New Roman" w:hAnsi="Times New Roman" w:cs="Times New Roman"/>
          <w:color w:val="000000"/>
          <w:sz w:val="24"/>
          <w:szCs w:val="24"/>
        </w:rPr>
        <w:t>promosinya</w:t>
      </w:r>
      <w:proofErr w:type="spellEnd"/>
      <w:r w:rsidR="00290F9D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="001D137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619D9601" w14:textId="0D6F80A7" w:rsidR="00A35BCF" w:rsidRDefault="001D1373" w:rsidP="00C9386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waki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isn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a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ang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k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mosion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sumen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kasus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daft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n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pengikut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>sosial</w:t>
      </w:r>
      <w:proofErr w:type="spellEnd"/>
      <w:r w:rsidR="00C938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ud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paham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ing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nal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enuru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Ardhi, 2013:70)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ifa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tampil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empresentasik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warn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jauh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ogo.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dibua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hany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enarik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perhati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aj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tapi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membangu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ikat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emosional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ingat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langsung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aa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eliha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olimpiade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kejuara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pada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layan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ervis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kendaraan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bermotor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sebagainya</w:t>
      </w:r>
      <w:proofErr w:type="spellEnd"/>
      <w:r w:rsidR="00A35BCF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448E13D2" w14:textId="62CEF706" w:rsidR="00A35BCF" w:rsidRDefault="00A35BCF" w:rsidP="00A35BCF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el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fung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duku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sedi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anc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oko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/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igu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kaya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visual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uny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am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is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if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pribad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Menurut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heeler (2009)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uti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Riko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lamsy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22)</w:t>
      </w:r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personifikasi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rand yang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mewujudkan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karakter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tertentu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sifat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ciri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khas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sendiri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mewakili</w:t>
      </w:r>
      <w:proofErr w:type="spellEnd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rand </w:t>
      </w:r>
      <w:proofErr w:type="spellStart"/>
      <w:r w:rsidRPr="00171E08"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ung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rap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ala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pa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ten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ara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munik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visual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rand agar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ken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yara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047287E8" w14:textId="69C1F619" w:rsidR="00A35BCF" w:rsidRDefault="00A35BCF" w:rsidP="00C9386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ri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ondi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</w:rPr>
        <w:t>tersebu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butuh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d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presentatif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em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i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h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ila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sum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rand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ada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erancang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embuat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cir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khas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embedak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kompetitornya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tarik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asyarakat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emilih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C55C99" w:rsidRPr="00C55C9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training center</w:t>
      </w:r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sistem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embelajar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C55C99" w:rsidRPr="00C55C9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online</w:t>
      </w:r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diaplikasik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endukung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bentuk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engoptimal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tanpa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bergantung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model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aktor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media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Karena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latar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belakang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alas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erancang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.</w:t>
      </w:r>
    </w:p>
    <w:p w14:paraId="6DE04E6C" w14:textId="66F72FF9" w:rsidR="00C93864" w:rsidRPr="009B1CE0" w:rsidRDefault="00A35BCF" w:rsidP="002152A2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br w:type="page"/>
      </w:r>
    </w:p>
    <w:p w14:paraId="1C9FF316" w14:textId="77777777" w:rsidR="004F519D" w:rsidRPr="009B1CE0" w:rsidRDefault="00A22AAE" w:rsidP="00045651">
      <w:pPr>
        <w:pStyle w:val="Judul2"/>
        <w:numPr>
          <w:ilvl w:val="1"/>
          <w:numId w:val="5"/>
        </w:numPr>
        <w:ind w:left="567" w:hanging="567"/>
      </w:pPr>
      <w:bookmarkStart w:id="8" w:name="_heading=h.2s8eyo1" w:colFirst="0" w:colLast="0"/>
      <w:bookmarkStart w:id="9" w:name="_Toc144911496"/>
      <w:bookmarkEnd w:id="8"/>
      <w:proofErr w:type="spellStart"/>
      <w:r w:rsidRPr="009B1CE0">
        <w:lastRenderedPageBreak/>
        <w:t>Rumusan</w:t>
      </w:r>
      <w:proofErr w:type="spellEnd"/>
      <w:r w:rsidRPr="009B1CE0">
        <w:t xml:space="preserve"> </w:t>
      </w:r>
      <w:proofErr w:type="spellStart"/>
      <w:r w:rsidRPr="009B1CE0">
        <w:t>Masalah</w:t>
      </w:r>
      <w:bookmarkEnd w:id="9"/>
      <w:proofErr w:type="spellEnd"/>
    </w:p>
    <w:p w14:paraId="0859E9BB" w14:textId="77777777" w:rsidR="001157C2" w:rsidRDefault="00A22AAE" w:rsidP="0004565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lata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lak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ud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jelas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rumuskan</w:t>
      </w:r>
      <w:proofErr w:type="spellEnd"/>
      <w:r w:rsidR="001157C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s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1157C2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3F3D4D36" w14:textId="5A1E111E" w:rsidR="004F519D" w:rsidRPr="001157C2" w:rsidRDefault="001157C2">
      <w:pPr>
        <w:pStyle w:val="DaftarParagraf"/>
        <w:numPr>
          <w:ilvl w:val="0"/>
          <w:numId w:val="2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 w:hanging="426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anc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ko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present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enter</w:t>
      </w:r>
      <w:r w:rsidR="00A85CE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D6A625D" w14:textId="25F0BDDF" w:rsidR="000443C3" w:rsidRPr="000443C3" w:rsidRDefault="000443C3">
      <w:pPr>
        <w:pStyle w:val="DaftarParagraf"/>
        <w:numPr>
          <w:ilvl w:val="0"/>
          <w:numId w:val="2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 w:hanging="426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="00F930F6">
        <w:rPr>
          <w:rFonts w:ascii="Times New Roman" w:eastAsia="Times New Roman" w:hAnsi="Times New Roman" w:cs="Times New Roman"/>
          <w:sz w:val="24"/>
          <w:szCs w:val="24"/>
        </w:rPr>
        <w:t>Maskot</w:t>
      </w:r>
      <w:proofErr w:type="spellEnd"/>
      <w:r w:rsidR="00F930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03AD9">
        <w:rPr>
          <w:rFonts w:ascii="Times New Roman" w:eastAsia="Times New Roman" w:hAnsi="Times New Roman" w:cs="Times New Roman"/>
          <w:i/>
          <w:iCs/>
          <w:sz w:val="24"/>
          <w:szCs w:val="24"/>
        </w:rPr>
        <w:t>Mada</w:t>
      </w:r>
      <w:proofErr w:type="spellEnd"/>
      <w:r w:rsidR="00503AD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930F6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="00F930F6"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 w:rsidR="00F930F6">
        <w:rPr>
          <w:rFonts w:ascii="Times New Roman" w:eastAsia="Times New Roman" w:hAnsi="Times New Roman" w:cs="Times New Roman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enter” </w:t>
      </w:r>
      <w:r w:rsidR="00DF08F7">
        <w:rPr>
          <w:rFonts w:ascii="Times New Roman" w:eastAsia="Times New Roman" w:hAnsi="Times New Roman" w:cs="Times New Roman"/>
          <w:sz w:val="24"/>
          <w:szCs w:val="24"/>
        </w:rPr>
        <w:t xml:space="preserve">dan </w:t>
      </w:r>
      <w:proofErr w:type="spellStart"/>
      <w:r w:rsidR="00DF08F7">
        <w:rPr>
          <w:rFonts w:ascii="Times New Roman" w:eastAsia="Times New Roman" w:hAnsi="Times New Roman" w:cs="Times New Roman"/>
          <w:sz w:val="24"/>
          <w:szCs w:val="24"/>
        </w:rPr>
        <w:t>pengaplikasiannya</w:t>
      </w:r>
      <w:proofErr w:type="spellEnd"/>
      <w:r w:rsidR="00DF08F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DF08F7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="00DF08F7"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 w:rsidR="00DF08F7">
        <w:rPr>
          <w:rFonts w:ascii="Times New Roman" w:eastAsia="Times New Roman" w:hAnsi="Times New Roman" w:cs="Times New Roman"/>
          <w:sz w:val="24"/>
          <w:szCs w:val="24"/>
        </w:rPr>
        <w:t>promosi</w:t>
      </w:r>
      <w:proofErr w:type="spellEnd"/>
      <w:r w:rsidR="00A85CE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DC7EFA1" w14:textId="77777777" w:rsidR="004F519D" w:rsidRPr="009B1CE0" w:rsidRDefault="00A22AAE" w:rsidP="00045651">
      <w:pPr>
        <w:pStyle w:val="Judul2"/>
        <w:numPr>
          <w:ilvl w:val="1"/>
          <w:numId w:val="5"/>
        </w:numPr>
        <w:ind w:left="567" w:hanging="567"/>
      </w:pPr>
      <w:bookmarkStart w:id="10" w:name="_heading=h.17dp8vu" w:colFirst="0" w:colLast="0"/>
      <w:bookmarkStart w:id="11" w:name="_Toc144911497"/>
      <w:bookmarkEnd w:id="10"/>
      <w:r w:rsidRPr="009B1CE0">
        <w:t>Tujuan</w:t>
      </w:r>
      <w:bookmarkEnd w:id="11"/>
    </w:p>
    <w:p w14:paraId="1414E6B2" w14:textId="12090977" w:rsidR="00A264A6" w:rsidRDefault="00A22AAE" w:rsidP="00045651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Adapun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adanya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="000443C3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099F6542" w14:textId="60D71F91" w:rsidR="000443C3" w:rsidRDefault="000443C3">
      <w:pPr>
        <w:pStyle w:val="DaftarParagraf"/>
        <w:numPr>
          <w:ilvl w:val="0"/>
          <w:numId w:val="23"/>
        </w:numPr>
        <w:spacing w:line="480" w:lineRule="auto"/>
        <w:ind w:left="993" w:hanging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anc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ko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present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enter</w:t>
      </w:r>
    </w:p>
    <w:p w14:paraId="1A766501" w14:textId="7CB11A09" w:rsidR="00BF10B4" w:rsidRPr="002F0A89" w:rsidRDefault="000443C3" w:rsidP="00BF10B4">
      <w:pPr>
        <w:pStyle w:val="DaftarParagraf"/>
        <w:numPr>
          <w:ilvl w:val="0"/>
          <w:numId w:val="23"/>
        </w:numPr>
        <w:spacing w:line="480" w:lineRule="auto"/>
        <w:ind w:left="993" w:hanging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anc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="00F930F6">
        <w:rPr>
          <w:rFonts w:ascii="Times New Roman" w:eastAsia="Times New Roman" w:hAnsi="Times New Roman" w:cs="Times New Roman"/>
          <w:sz w:val="24"/>
          <w:szCs w:val="24"/>
        </w:rPr>
        <w:t>Maskot</w:t>
      </w:r>
      <w:proofErr w:type="spellEnd"/>
      <w:r w:rsidR="00F930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03AD9">
        <w:rPr>
          <w:rFonts w:ascii="Times New Roman" w:eastAsia="Times New Roman" w:hAnsi="Times New Roman" w:cs="Times New Roman"/>
          <w:i/>
          <w:iCs/>
          <w:sz w:val="24"/>
          <w:szCs w:val="24"/>
        </w:rPr>
        <w:t>Mada</w:t>
      </w:r>
      <w:proofErr w:type="spellEnd"/>
      <w:r w:rsidR="00503AD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930F6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="00F930F6"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 w:rsidR="00F930F6">
        <w:rPr>
          <w:rFonts w:ascii="Times New Roman" w:eastAsia="Times New Roman" w:hAnsi="Times New Roman" w:cs="Times New Roman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enter” </w:t>
      </w:r>
      <w:r w:rsidR="00F930F6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DF08F7">
        <w:rPr>
          <w:rFonts w:ascii="Times New Roman" w:eastAsia="Times New Roman" w:hAnsi="Times New Roman" w:cs="Times New Roman"/>
          <w:sz w:val="24"/>
          <w:szCs w:val="24"/>
        </w:rPr>
        <w:t>pengaplikasiannya</w:t>
      </w:r>
      <w:proofErr w:type="spellEnd"/>
      <w:r w:rsidR="00DF08F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DF08F7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="00DF08F7">
        <w:rPr>
          <w:rFonts w:ascii="Times New Roman" w:eastAsia="Times New Roman" w:hAnsi="Times New Roman" w:cs="Times New Roman"/>
          <w:sz w:val="24"/>
          <w:szCs w:val="24"/>
        </w:rPr>
        <w:t xml:space="preserve"> media </w:t>
      </w:r>
      <w:proofErr w:type="spellStart"/>
      <w:r w:rsidR="00DF08F7">
        <w:rPr>
          <w:rFonts w:ascii="Times New Roman" w:eastAsia="Times New Roman" w:hAnsi="Times New Roman" w:cs="Times New Roman"/>
          <w:sz w:val="24"/>
          <w:szCs w:val="24"/>
        </w:rPr>
        <w:t>promosi</w:t>
      </w:r>
      <w:proofErr w:type="spellEnd"/>
    </w:p>
    <w:p w14:paraId="0840D5E1" w14:textId="77777777" w:rsidR="004F519D" w:rsidRPr="009B1CE0" w:rsidRDefault="00A22AAE" w:rsidP="00045651">
      <w:pPr>
        <w:pStyle w:val="Judul2"/>
        <w:numPr>
          <w:ilvl w:val="1"/>
          <w:numId w:val="5"/>
        </w:numPr>
        <w:ind w:left="567" w:hanging="567"/>
      </w:pPr>
      <w:bookmarkStart w:id="12" w:name="_heading=h.3rdcrjn" w:colFirst="0" w:colLast="0"/>
      <w:bookmarkStart w:id="13" w:name="_Toc144911498"/>
      <w:bookmarkEnd w:id="12"/>
      <w:r w:rsidRPr="009B1CE0">
        <w:t>Manfaat</w:t>
      </w:r>
      <w:bookmarkEnd w:id="13"/>
    </w:p>
    <w:p w14:paraId="23B3F7DE" w14:textId="40468E28" w:rsidR="004F519D" w:rsidRPr="009B1CE0" w:rsidRDefault="00A22AAE" w:rsidP="00CF50DB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anfaat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>perancangan</w:t>
      </w:r>
      <w:proofErr w:type="spellEnd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>terbagi</w:t>
      </w:r>
      <w:proofErr w:type="spellEnd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ua, </w:t>
      </w:r>
      <w:proofErr w:type="spellStart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A85CE8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7F6A1FB2" w14:textId="3646DA59" w:rsidR="004F519D" w:rsidRPr="00E570AC" w:rsidRDefault="00A85CE8" w:rsidP="00E570AC">
      <w:pPr>
        <w:pStyle w:val="Judul4"/>
        <w:numPr>
          <w:ilvl w:val="0"/>
          <w:numId w:val="28"/>
        </w:numPr>
        <w:spacing w:line="480" w:lineRule="auto"/>
        <w:ind w:left="567" w:hanging="283"/>
        <w:jc w:val="both"/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4" w:name="_Toc144911499"/>
      <w:r w:rsidRPr="00A85CE8"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Manfaat </w:t>
      </w:r>
      <w:proofErr w:type="spellStart"/>
      <w:r w:rsidR="00E570AC"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t</w:t>
      </w:r>
      <w:r w:rsidRPr="00A85CE8"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eoritis</w:t>
      </w:r>
      <w:proofErr w:type="spellEnd"/>
      <w:r w:rsidR="00E570AC"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: </w:t>
      </w:r>
      <w:proofErr w:type="spellStart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</w:t>
      </w:r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erancangan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ini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diharapkan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dapat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menjadi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saran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pengembangan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ilmu</w:t>
      </w:r>
      <w:proofErr w:type="spellEnd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pengetahuan</w:t>
      </w:r>
      <w:proofErr w:type="spellEnd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bagi</w:t>
      </w:r>
      <w:proofErr w:type="spellEnd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perancang</w:t>
      </w:r>
      <w:proofErr w:type="spellEnd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grafis</w:t>
      </w:r>
      <w:proofErr w:type="spellEnd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 xml:space="preserve"> </w:t>
      </w:r>
      <w:proofErr w:type="spellStart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lainnya</w:t>
      </w:r>
      <w:proofErr w:type="spellEnd"/>
      <w:r w:rsidR="00E570AC" w:rsidRPr="00E570AC">
        <w:rPr>
          <w:rFonts w:ascii="Times New Roman" w:eastAsia="Times New Roman" w:hAnsi="Times New Roman" w:cs="Times New Roman"/>
          <w:i w:val="0"/>
          <w:iCs w:val="0"/>
          <w:color w:val="000000"/>
          <w:sz w:val="24"/>
          <w:szCs w:val="24"/>
        </w:rPr>
        <w:t>.</w:t>
      </w:r>
      <w:bookmarkEnd w:id="14"/>
    </w:p>
    <w:p w14:paraId="4747311C" w14:textId="10EE1025" w:rsidR="00A264A6" w:rsidRPr="00E570AC" w:rsidRDefault="00E570AC" w:rsidP="00E570AC">
      <w:pPr>
        <w:pStyle w:val="Judul4"/>
        <w:numPr>
          <w:ilvl w:val="0"/>
          <w:numId w:val="28"/>
        </w:numPr>
        <w:spacing w:after="240" w:line="480" w:lineRule="auto"/>
        <w:ind w:left="567" w:hanging="283"/>
        <w:jc w:val="both"/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5" w:name="_Toc144911500"/>
      <w:r w:rsidRPr="00E570AC"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Manfaat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E570AC"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raktis</w:t>
      </w:r>
      <w:proofErr w:type="spellEnd"/>
      <w:r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:</w:t>
      </w:r>
      <w:proofErr w:type="gramEnd"/>
      <w:r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</w:t>
      </w:r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erancangan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ini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dapat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menjadi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aset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untuk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kebutuhan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citra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Perusahaan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jangka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Panjang dan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hasil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rancangan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dapatmenjadi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bahan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nelitian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bagi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neliti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di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bidang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yang </w:t>
      </w:r>
      <w:proofErr w:type="spellStart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sama</w:t>
      </w:r>
      <w:proofErr w:type="spellEnd"/>
      <w:r w:rsidRPr="00E570AC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.</w:t>
      </w:r>
      <w:bookmarkEnd w:id="15"/>
    </w:p>
    <w:p w14:paraId="20314028" w14:textId="77777777" w:rsidR="004F519D" w:rsidRDefault="00A22AAE" w:rsidP="00045651">
      <w:pPr>
        <w:pStyle w:val="Judul2"/>
        <w:numPr>
          <w:ilvl w:val="1"/>
          <w:numId w:val="5"/>
        </w:numPr>
        <w:ind w:left="567" w:hanging="567"/>
      </w:pPr>
      <w:bookmarkStart w:id="16" w:name="_heading=h.26in1rg" w:colFirst="0" w:colLast="0"/>
      <w:bookmarkStart w:id="17" w:name="_Toc144911501"/>
      <w:bookmarkEnd w:id="16"/>
      <w:r w:rsidRPr="009B1CE0">
        <w:t>Batasan Masalah</w:t>
      </w:r>
      <w:bookmarkEnd w:id="17"/>
    </w:p>
    <w:p w14:paraId="71EB465F" w14:textId="64B8A727" w:rsidR="000443C3" w:rsidRDefault="000443C3" w:rsidP="0004565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443C3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44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5651">
        <w:rPr>
          <w:rFonts w:ascii="Times New Roman" w:eastAsia="Times New Roman" w:hAnsi="Times New Roman" w:cs="Times New Roman"/>
          <w:color w:val="000000"/>
          <w:sz w:val="24"/>
          <w:szCs w:val="24"/>
        </w:rPr>
        <w:t>batasan</w:t>
      </w:r>
      <w:proofErr w:type="spellEnd"/>
      <w:r w:rsidRPr="00044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43C3">
        <w:rPr>
          <w:rFonts w:ascii="Times New Roman" w:eastAsia="Times New Roman" w:hAnsi="Times New Roman" w:cs="Times New Roman"/>
          <w:color w:val="000000"/>
          <w:sz w:val="24"/>
          <w:szCs w:val="24"/>
        </w:rPr>
        <w:t>masalah</w:t>
      </w:r>
      <w:proofErr w:type="spellEnd"/>
      <w:r w:rsidRPr="000443C3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0443C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44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43C3">
        <w:rPr>
          <w:rFonts w:ascii="Times New Roman" w:hAnsi="Times New Roman" w:cs="Times New Roman"/>
          <w:sz w:val="24"/>
          <w:szCs w:val="24"/>
        </w:rPr>
        <w:t>me</w:t>
      </w:r>
      <w:r>
        <w:rPr>
          <w:rFonts w:ascii="Times New Roman" w:hAnsi="Times New Roman" w:cs="Times New Roman"/>
          <w:sz w:val="24"/>
          <w:szCs w:val="24"/>
        </w:rPr>
        <w:t>nyim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ip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isu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k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iko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enter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1303">
        <w:rPr>
          <w:rFonts w:ascii="Times New Roman" w:hAnsi="Times New Roman" w:cs="Times New Roman"/>
          <w:sz w:val="24"/>
          <w:szCs w:val="24"/>
        </w:rPr>
        <w:t>bro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331303">
        <w:rPr>
          <w:rFonts w:ascii="Times New Roman" w:hAnsi="Times New Roman" w:cs="Times New Roman"/>
          <w:sz w:val="24"/>
          <w:szCs w:val="24"/>
        </w:rPr>
        <w:t>booklet</w:t>
      </w:r>
      <w:r w:rsidR="00C55C99">
        <w:rPr>
          <w:rFonts w:ascii="Times New Roman" w:hAnsi="Times New Roman" w:cs="Times New Roman"/>
          <w:sz w:val="24"/>
          <w:szCs w:val="24"/>
        </w:rPr>
        <w:t>, poster</w:t>
      </w:r>
      <w:r>
        <w:rPr>
          <w:rFonts w:ascii="Times New Roman" w:hAnsi="Times New Roman" w:cs="Times New Roman"/>
          <w:sz w:val="24"/>
          <w:szCs w:val="24"/>
        </w:rPr>
        <w:t>,</w:t>
      </w:r>
      <w:r w:rsidR="00C55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0AC">
        <w:rPr>
          <w:rFonts w:ascii="Times New Roman" w:hAnsi="Times New Roman" w:cs="Times New Roman"/>
          <w:sz w:val="24"/>
          <w:szCs w:val="24"/>
        </w:rPr>
        <w:t>figur</w:t>
      </w:r>
      <w:proofErr w:type="spellEnd"/>
      <w:r w:rsidR="00E5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0AC">
        <w:rPr>
          <w:rFonts w:ascii="Times New Roman" w:hAnsi="Times New Roman" w:cs="Times New Roman"/>
          <w:sz w:val="24"/>
          <w:szCs w:val="24"/>
        </w:rPr>
        <w:t>akrilik</w:t>
      </w:r>
      <w:proofErr w:type="spellEnd"/>
      <w:r w:rsidR="00E570AC">
        <w:rPr>
          <w:rFonts w:ascii="Times New Roman" w:hAnsi="Times New Roman" w:cs="Times New Roman"/>
          <w:sz w:val="24"/>
          <w:szCs w:val="24"/>
        </w:rPr>
        <w:t xml:space="preserve">, </w:t>
      </w:r>
      <w:r w:rsidR="00C55C99">
        <w:rPr>
          <w:rFonts w:ascii="Times New Roman" w:hAnsi="Times New Roman" w:cs="Times New Roman"/>
          <w:sz w:val="24"/>
          <w:szCs w:val="24"/>
        </w:rPr>
        <w:t>background zoom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930F6">
        <w:rPr>
          <w:rFonts w:ascii="Times New Roman" w:hAnsi="Times New Roman" w:cs="Times New Roman"/>
          <w:i/>
          <w:iCs/>
          <w:sz w:val="24"/>
          <w:szCs w:val="24"/>
        </w:rPr>
        <w:t>x banner</w:t>
      </w:r>
      <w:r w:rsidR="00F930F6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930F6">
        <w:rPr>
          <w:rFonts w:ascii="Times New Roman" w:hAnsi="Times New Roman" w:cs="Times New Roman"/>
          <w:i/>
          <w:iCs/>
          <w:sz w:val="24"/>
          <w:szCs w:val="24"/>
        </w:rPr>
        <w:t>post fe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930F6">
        <w:rPr>
          <w:rFonts w:ascii="Times New Roman" w:hAnsi="Times New Roman" w:cs="Times New Roman"/>
          <w:sz w:val="24"/>
          <w:szCs w:val="24"/>
        </w:rPr>
        <w:t xml:space="preserve">dan video </w:t>
      </w:r>
      <w:r w:rsidR="00F930F6" w:rsidRPr="00F930F6">
        <w:rPr>
          <w:rFonts w:ascii="Times New Roman" w:hAnsi="Times New Roman" w:cs="Times New Roman"/>
          <w:i/>
          <w:iCs/>
          <w:sz w:val="24"/>
          <w:szCs w:val="24"/>
        </w:rPr>
        <w:t>reels</w:t>
      </w:r>
      <w:r w:rsidR="00F930F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stagram. </w:t>
      </w:r>
    </w:p>
    <w:p w14:paraId="5147D04D" w14:textId="7FEE0F4F" w:rsidR="000443C3" w:rsidRDefault="00F930F6" w:rsidP="0049357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skot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tertuju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segmentasi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 yang detail agar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 timbal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43C3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="000443C3">
        <w:rPr>
          <w:rFonts w:ascii="Times New Roman" w:hAnsi="Times New Roman" w:cs="Times New Roman"/>
          <w:sz w:val="24"/>
          <w:szCs w:val="24"/>
        </w:rPr>
        <w:t>:</w:t>
      </w:r>
    </w:p>
    <w:p w14:paraId="36EF806C" w14:textId="77777777" w:rsidR="000443C3" w:rsidRPr="009B1CE0" w:rsidRDefault="000443C3">
      <w:pPr>
        <w:numPr>
          <w:ilvl w:val="0"/>
          <w:numId w:val="1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emografi</w:t>
      </w:r>
      <w:proofErr w:type="spellEnd"/>
    </w:p>
    <w:p w14:paraId="1D1E7286" w14:textId="36C4DAA3" w:rsidR="000443C3" w:rsidRPr="009B1CE0" w:rsidRDefault="000443C3" w:rsidP="000443C3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asyarakat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mu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rentan</w:t>
      </w:r>
      <w:r w:rsidR="00801289">
        <w:rPr>
          <w:rFonts w:ascii="Times New Roman" w:eastAsia="Times New Roman" w:hAnsi="Times New Roman" w:cs="Times New Roman"/>
          <w:color w:val="000000"/>
          <w:sz w:val="24"/>
          <w:szCs w:val="24"/>
        </w:rPr>
        <w:t>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mu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5 – </w:t>
      </w:r>
      <w:r w:rsidR="00801289">
        <w:rPr>
          <w:rFonts w:ascii="Times New Roman" w:eastAsia="Times New Roman" w:hAnsi="Times New Roman" w:cs="Times New Roman"/>
          <w:color w:val="000000"/>
          <w:sz w:val="24"/>
          <w:szCs w:val="24"/>
        </w:rPr>
        <w:t>25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fresh graduate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d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c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alam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lmu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duni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rutam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id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knolog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="00053AFF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341C3681" w14:textId="77777777" w:rsidR="000443C3" w:rsidRPr="009B1CE0" w:rsidRDefault="000443C3">
      <w:pPr>
        <w:numPr>
          <w:ilvl w:val="0"/>
          <w:numId w:val="1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Geografis</w:t>
      </w:r>
      <w:proofErr w:type="spellEnd"/>
    </w:p>
    <w:p w14:paraId="25DA46FE" w14:textId="57FFABA0" w:rsidR="00411D8E" w:rsidRDefault="000443C3" w:rsidP="00C9386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dapun target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gun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osial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hususny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followers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stagram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MK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derajat</w:t>
      </w:r>
      <w:proofErr w:type="spellEnd"/>
      <w:r w:rsidR="00053AF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53AF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n </w:t>
      </w:r>
      <w:proofErr w:type="spellStart"/>
      <w:r w:rsidR="00053AFF">
        <w:rPr>
          <w:rFonts w:ascii="Times New Roman" w:eastAsia="Times New Roman" w:hAnsi="Times New Roman" w:cs="Times New Roman"/>
          <w:color w:val="000000"/>
          <w:sz w:val="24"/>
          <w:szCs w:val="24"/>
        </w:rPr>
        <w:t>masyarakat</w:t>
      </w:r>
      <w:proofErr w:type="spellEnd"/>
      <w:r w:rsidR="00053AF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donesia 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gi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rin</w:t>
      </w:r>
      <w:r w:rsidR="00053AFF">
        <w:rPr>
          <w:rFonts w:ascii="Times New Roman" w:eastAsia="Times New Roman" w:hAnsi="Times New Roman" w:cs="Times New Roman"/>
          <w:color w:val="000000"/>
          <w:sz w:val="24"/>
          <w:szCs w:val="24"/>
        </w:rPr>
        <w:t>g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40CB73F0" w14:textId="77777777" w:rsidR="000443C3" w:rsidRPr="009B1CE0" w:rsidRDefault="000443C3">
      <w:pPr>
        <w:numPr>
          <w:ilvl w:val="0"/>
          <w:numId w:val="1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sikografi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582BA224" w14:textId="77777777" w:rsidR="000443C3" w:rsidRPr="009B1CE0" w:rsidRDefault="000443C3" w:rsidP="000443C3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Par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hasisw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syarak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mu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c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en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lmu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ambah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rel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ingkat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kill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,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workshop, webinar 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n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corporate training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1CF824C2" w14:textId="77777777" w:rsidR="000443C3" w:rsidRPr="009B1CE0" w:rsidRDefault="000443C3">
      <w:pPr>
        <w:numPr>
          <w:ilvl w:val="0"/>
          <w:numId w:val="1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haviour</w:t>
      </w:r>
      <w:proofErr w:type="spellEnd"/>
    </w:p>
    <w:p w14:paraId="76A6EC9B" w14:textId="77777777" w:rsidR="000443C3" w:rsidRDefault="000443C3" w:rsidP="000443C3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rilaku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ri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c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ikut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ku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osial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mpromosi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webinar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workshop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rmasu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nager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gi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amb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ompeten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aryaw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orporate training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7475E10D" w14:textId="68ADE332" w:rsidR="004F519D" w:rsidRPr="009B1CE0" w:rsidRDefault="00A22AAE" w:rsidP="0049357C">
      <w:pPr>
        <w:pStyle w:val="Judul2"/>
        <w:numPr>
          <w:ilvl w:val="1"/>
          <w:numId w:val="5"/>
        </w:numPr>
        <w:ind w:left="567" w:hanging="567"/>
      </w:pPr>
      <w:bookmarkStart w:id="18" w:name="_heading=h.lnxbz9" w:colFirst="0" w:colLast="0"/>
      <w:bookmarkStart w:id="19" w:name="_Toc144911502"/>
      <w:bookmarkEnd w:id="18"/>
      <w:r w:rsidRPr="009B1CE0">
        <w:t>Metode</w:t>
      </w:r>
      <w:r w:rsidR="00E570AC">
        <w:t xml:space="preserve"> </w:t>
      </w:r>
      <w:proofErr w:type="spellStart"/>
      <w:r w:rsidR="00E570AC">
        <w:t>Perancangan</w:t>
      </w:r>
      <w:bookmarkEnd w:id="19"/>
      <w:proofErr w:type="spellEnd"/>
    </w:p>
    <w:p w14:paraId="694792DA" w14:textId="264EAC24" w:rsidR="004F519D" w:rsidRPr="00CF50DB" w:rsidRDefault="00A22AAE" w:rsidP="00E570AC">
      <w:pPr>
        <w:pStyle w:val="Judul2"/>
        <w:numPr>
          <w:ilvl w:val="3"/>
          <w:numId w:val="15"/>
        </w:numPr>
        <w:ind w:left="567" w:hanging="567"/>
        <w:jc w:val="both"/>
      </w:pPr>
      <w:bookmarkStart w:id="20" w:name="_heading=h.35nkun2" w:colFirst="0" w:colLast="0"/>
      <w:bookmarkStart w:id="21" w:name="_Toc144911503"/>
      <w:bookmarkEnd w:id="20"/>
      <w:proofErr w:type="spellStart"/>
      <w:r w:rsidRPr="00CF50DB">
        <w:t>Tempat</w:t>
      </w:r>
      <w:proofErr w:type="spellEnd"/>
      <w:r w:rsidRPr="00CF50DB">
        <w:t xml:space="preserve"> dan Waktu </w:t>
      </w:r>
      <w:proofErr w:type="spellStart"/>
      <w:r w:rsidRPr="00CF50DB">
        <w:t>Penelitian</w:t>
      </w:r>
      <w:bookmarkEnd w:id="21"/>
      <w:proofErr w:type="spellEnd"/>
    </w:p>
    <w:p w14:paraId="042FF072" w14:textId="4641328F" w:rsidR="000443C3" w:rsidRDefault="00A22AAE" w:rsidP="00E570AC">
      <w:pPr>
        <w:spacing w:after="0"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Lokasi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kantor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PT GIT Solution, </w:t>
      </w:r>
      <w:r w:rsidR="000443C3">
        <w:rPr>
          <w:rFonts w:ascii="Times New Roman" w:eastAsia="Times New Roman" w:hAnsi="Times New Roman" w:cs="Times New Roman"/>
          <w:sz w:val="24"/>
          <w:szCs w:val="24"/>
        </w:rPr>
        <w:t xml:space="preserve">Yayasan </w:t>
      </w:r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Universitas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Yogyakarta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sejak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ul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20 Oktober 2022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20 November 2022.</w:t>
      </w:r>
    </w:p>
    <w:p w14:paraId="45EDEC16" w14:textId="6F614980" w:rsidR="00162BB6" w:rsidRPr="00162BB6" w:rsidRDefault="00162BB6" w:rsidP="00162BB6">
      <w:pPr>
        <w:pStyle w:val="Keterangan"/>
        <w:keepNext/>
        <w:jc w:val="center"/>
        <w:rPr>
          <w:rFonts w:ascii="Times New Roman" w:hAnsi="Times New Roman" w:cs="Times New Roman"/>
          <w:sz w:val="20"/>
          <w:szCs w:val="20"/>
        </w:rPr>
      </w:pPr>
      <w:bookmarkStart w:id="22" w:name="_Toc136119882"/>
      <w:bookmarkStart w:id="23" w:name="_Toc144911320"/>
      <w:r w:rsidRPr="00162BB6">
        <w:rPr>
          <w:rFonts w:ascii="Times New Roman" w:hAnsi="Times New Roman" w:cs="Times New Roman"/>
          <w:sz w:val="20"/>
          <w:szCs w:val="20"/>
        </w:rPr>
        <w:t xml:space="preserve">Tabel 1. </w:t>
      </w:r>
      <w:r w:rsidRPr="00162BB6">
        <w:rPr>
          <w:rFonts w:ascii="Times New Roman" w:hAnsi="Times New Roman" w:cs="Times New Roman"/>
          <w:sz w:val="20"/>
          <w:szCs w:val="20"/>
        </w:rPr>
        <w:fldChar w:fldCharType="begin"/>
      </w:r>
      <w:r w:rsidRPr="00162BB6">
        <w:rPr>
          <w:rFonts w:ascii="Times New Roman" w:hAnsi="Times New Roman" w:cs="Times New Roman"/>
          <w:sz w:val="20"/>
          <w:szCs w:val="20"/>
        </w:rPr>
        <w:instrText xml:space="preserve"> SEQ Tabel_1. \* ARABIC </w:instrText>
      </w:r>
      <w:r w:rsidRPr="00162BB6">
        <w:rPr>
          <w:rFonts w:ascii="Times New Roman" w:hAnsi="Times New Roman" w:cs="Times New Roman"/>
          <w:sz w:val="20"/>
          <w:szCs w:val="20"/>
        </w:rPr>
        <w:fldChar w:fldCharType="separate"/>
      </w:r>
      <w:r w:rsidR="00C51344">
        <w:rPr>
          <w:rFonts w:ascii="Times New Roman" w:hAnsi="Times New Roman" w:cs="Times New Roman"/>
          <w:noProof/>
          <w:sz w:val="20"/>
          <w:szCs w:val="20"/>
        </w:rPr>
        <w:t>1</w:t>
      </w:r>
      <w:r w:rsidRPr="00162BB6">
        <w:rPr>
          <w:rFonts w:ascii="Times New Roman" w:hAnsi="Times New Roman" w:cs="Times New Roman"/>
          <w:sz w:val="20"/>
          <w:szCs w:val="20"/>
        </w:rPr>
        <w:fldChar w:fldCharType="end"/>
      </w:r>
      <w:r w:rsidRPr="00162BB6">
        <w:rPr>
          <w:rFonts w:ascii="Times New Roman" w:hAnsi="Times New Roman" w:cs="Times New Roman"/>
          <w:sz w:val="20"/>
          <w:szCs w:val="20"/>
        </w:rPr>
        <w:t xml:space="preserve"> Waktu dan </w:t>
      </w:r>
      <w:proofErr w:type="spellStart"/>
      <w:r w:rsidRPr="00162BB6">
        <w:rPr>
          <w:rFonts w:ascii="Times New Roman" w:hAnsi="Times New Roman" w:cs="Times New Roman"/>
          <w:sz w:val="20"/>
          <w:szCs w:val="20"/>
        </w:rPr>
        <w:t>kegiatan</w:t>
      </w:r>
      <w:proofErr w:type="spellEnd"/>
      <w:r w:rsidRPr="00162BB6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162BB6">
        <w:rPr>
          <w:rFonts w:ascii="Times New Roman" w:hAnsi="Times New Roman" w:cs="Times New Roman"/>
          <w:sz w:val="20"/>
          <w:szCs w:val="20"/>
        </w:rPr>
        <w:t>penelitian</w:t>
      </w:r>
      <w:bookmarkEnd w:id="22"/>
      <w:bookmarkEnd w:id="23"/>
      <w:proofErr w:type="spellEnd"/>
    </w:p>
    <w:tbl>
      <w:tblPr>
        <w:tblStyle w:val="a"/>
        <w:tblW w:w="8153" w:type="dxa"/>
        <w:tblInd w:w="-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529"/>
        <w:gridCol w:w="1842"/>
        <w:gridCol w:w="567"/>
        <w:gridCol w:w="567"/>
        <w:gridCol w:w="709"/>
        <w:gridCol w:w="851"/>
        <w:gridCol w:w="708"/>
        <w:gridCol w:w="851"/>
        <w:gridCol w:w="714"/>
        <w:gridCol w:w="815"/>
      </w:tblGrid>
      <w:tr w:rsidR="004F519D" w:rsidRPr="009B1CE0" w14:paraId="57B52FDE" w14:textId="77777777" w:rsidTr="0049357C">
        <w:trPr>
          <w:cantSplit/>
          <w:trHeight w:val="20"/>
        </w:trPr>
        <w:tc>
          <w:tcPr>
            <w:tcW w:w="529" w:type="dxa"/>
            <w:vMerge w:val="restart"/>
            <w:vAlign w:val="center"/>
          </w:tcPr>
          <w:p w14:paraId="38762D84" w14:textId="1E2062A4" w:rsidR="004F519D" w:rsidRPr="005F4FF2" w:rsidRDefault="00401C5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1842" w:type="dxa"/>
            <w:vMerge w:val="restart"/>
            <w:vAlign w:val="center"/>
          </w:tcPr>
          <w:p w14:paraId="28BCEB5C" w14:textId="0D7C490E" w:rsidR="004F519D" w:rsidRPr="005F4FF2" w:rsidRDefault="00401C59" w:rsidP="00401C5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Kegiatan</w:t>
            </w:r>
            <w:proofErr w:type="spellEnd"/>
          </w:p>
        </w:tc>
        <w:tc>
          <w:tcPr>
            <w:tcW w:w="2694" w:type="dxa"/>
            <w:gridSpan w:val="4"/>
            <w:vAlign w:val="center"/>
          </w:tcPr>
          <w:p w14:paraId="729DEA0E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Oktober</w:t>
            </w:r>
          </w:p>
        </w:tc>
        <w:tc>
          <w:tcPr>
            <w:tcW w:w="3088" w:type="dxa"/>
            <w:gridSpan w:val="4"/>
            <w:vAlign w:val="center"/>
          </w:tcPr>
          <w:p w14:paraId="2F291FC9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November</w:t>
            </w:r>
          </w:p>
        </w:tc>
      </w:tr>
      <w:tr w:rsidR="004F519D" w:rsidRPr="009B1CE0" w14:paraId="12CA62F6" w14:textId="77777777" w:rsidTr="00816B60">
        <w:trPr>
          <w:cantSplit/>
          <w:trHeight w:val="350"/>
        </w:trPr>
        <w:tc>
          <w:tcPr>
            <w:tcW w:w="529" w:type="dxa"/>
            <w:vMerge/>
            <w:vAlign w:val="center"/>
          </w:tcPr>
          <w:p w14:paraId="5CFA4D49" w14:textId="77777777" w:rsidR="004F519D" w:rsidRPr="005F4FF2" w:rsidRDefault="004F519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42" w:type="dxa"/>
            <w:vMerge/>
            <w:vAlign w:val="center"/>
          </w:tcPr>
          <w:p w14:paraId="0973CA1B" w14:textId="77777777" w:rsidR="004F519D" w:rsidRPr="005F4FF2" w:rsidRDefault="004F519D" w:rsidP="0049357C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3A1D2674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vAlign w:val="center"/>
          </w:tcPr>
          <w:p w14:paraId="0B591645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709" w:type="dxa"/>
            <w:vAlign w:val="center"/>
          </w:tcPr>
          <w:p w14:paraId="73B81EA5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51" w:type="dxa"/>
            <w:vAlign w:val="center"/>
          </w:tcPr>
          <w:p w14:paraId="797C8803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center"/>
          </w:tcPr>
          <w:p w14:paraId="397AE6D5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vAlign w:val="center"/>
          </w:tcPr>
          <w:p w14:paraId="3AF64A14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714" w:type="dxa"/>
            <w:vAlign w:val="center"/>
          </w:tcPr>
          <w:p w14:paraId="1584ACCC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5" w:type="dxa"/>
            <w:vAlign w:val="center"/>
          </w:tcPr>
          <w:p w14:paraId="1DE5C52F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</w:tr>
      <w:tr w:rsidR="004F519D" w:rsidRPr="009B1CE0" w14:paraId="015E1C8F" w14:textId="77777777" w:rsidTr="0049357C">
        <w:trPr>
          <w:cantSplit/>
          <w:trHeight w:val="20"/>
        </w:trPr>
        <w:tc>
          <w:tcPr>
            <w:tcW w:w="529" w:type="dxa"/>
            <w:vAlign w:val="center"/>
          </w:tcPr>
          <w:p w14:paraId="79432465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842" w:type="dxa"/>
            <w:vAlign w:val="center"/>
          </w:tcPr>
          <w:p w14:paraId="1FD83D44" w14:textId="3FA4BC03" w:rsidR="004F519D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iset Data</w:t>
            </w:r>
          </w:p>
        </w:tc>
        <w:tc>
          <w:tcPr>
            <w:tcW w:w="567" w:type="dxa"/>
            <w:shd w:val="clear" w:color="auto" w:fill="767171" w:themeFill="background2" w:themeFillShade="80"/>
            <w:vAlign w:val="center"/>
          </w:tcPr>
          <w:p w14:paraId="45B315DF" w14:textId="473A5988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767171" w:themeFill="background2" w:themeFillShade="80"/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025AE063" w14:textId="763C724B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vAlign w:val="center"/>
          </w:tcPr>
          <w:p w14:paraId="735ED74E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1876C506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8" w:type="dxa"/>
            <w:vAlign w:val="center"/>
          </w:tcPr>
          <w:p w14:paraId="1F714123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56DC99E7" w14:textId="3D15C36A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14" w:type="dxa"/>
            <w:vAlign w:val="center"/>
          </w:tcPr>
          <w:p w14:paraId="680929FA" w14:textId="073504DC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5" w:type="dxa"/>
            <w:vAlign w:val="center"/>
          </w:tcPr>
          <w:p w14:paraId="429C4DB6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F519D" w:rsidRPr="009B1CE0" w14:paraId="46E553A3" w14:textId="77777777" w:rsidTr="0049357C">
        <w:trPr>
          <w:cantSplit/>
          <w:trHeight w:val="20"/>
        </w:trPr>
        <w:tc>
          <w:tcPr>
            <w:tcW w:w="529" w:type="dxa"/>
            <w:vAlign w:val="center"/>
          </w:tcPr>
          <w:p w14:paraId="127A3A79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842" w:type="dxa"/>
            <w:vAlign w:val="center"/>
          </w:tcPr>
          <w:p w14:paraId="7621E0FD" w14:textId="62087BB5" w:rsidR="004F519D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rief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Maskot</w:t>
            </w:r>
            <w:proofErr w:type="spellEnd"/>
          </w:p>
        </w:tc>
        <w:tc>
          <w:tcPr>
            <w:tcW w:w="567" w:type="dxa"/>
            <w:vAlign w:val="center"/>
          </w:tcPr>
          <w:p w14:paraId="0CC1359F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767171" w:themeFill="background2" w:themeFillShade="80"/>
            <w:vAlign w:val="center"/>
          </w:tcPr>
          <w:p w14:paraId="6B32DF9D" w14:textId="1A385D2D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vAlign w:val="center"/>
          </w:tcPr>
          <w:p w14:paraId="19B9757C" w14:textId="5806EDDB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7ADCDBCD" w14:textId="4EBFE713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8" w:type="dxa"/>
            <w:vAlign w:val="center"/>
          </w:tcPr>
          <w:p w14:paraId="05E94BCD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620DA28E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14" w:type="dxa"/>
            <w:vAlign w:val="center"/>
          </w:tcPr>
          <w:p w14:paraId="40220C6F" w14:textId="34BFCC84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5" w:type="dxa"/>
            <w:vAlign w:val="center"/>
          </w:tcPr>
          <w:p w14:paraId="7543D8E9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F519D" w:rsidRPr="009B1CE0" w14:paraId="7BFA6C4E" w14:textId="77777777" w:rsidTr="0049357C">
        <w:trPr>
          <w:cantSplit/>
          <w:trHeight w:val="20"/>
        </w:trPr>
        <w:tc>
          <w:tcPr>
            <w:tcW w:w="529" w:type="dxa"/>
            <w:vAlign w:val="center"/>
          </w:tcPr>
          <w:p w14:paraId="66C66AC1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842" w:type="dxa"/>
            <w:vAlign w:val="center"/>
          </w:tcPr>
          <w:p w14:paraId="64FA6672" w14:textId="5D01F2D4" w:rsidR="004F519D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Desain</w:t>
            </w:r>
          </w:p>
        </w:tc>
        <w:tc>
          <w:tcPr>
            <w:tcW w:w="567" w:type="dxa"/>
            <w:vAlign w:val="center"/>
          </w:tcPr>
          <w:p w14:paraId="753918AD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2A7488F4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767171" w:themeFill="background2" w:themeFillShade="80"/>
            <w:vAlign w:val="center"/>
          </w:tcPr>
          <w:p w14:paraId="53B6C5E4" w14:textId="581944A4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25D2A016" w14:textId="6E7D1058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8" w:type="dxa"/>
            <w:vAlign w:val="center"/>
          </w:tcPr>
          <w:p w14:paraId="1C5420D2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627BCDF0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14" w:type="dxa"/>
            <w:vAlign w:val="center"/>
          </w:tcPr>
          <w:p w14:paraId="42984C20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5" w:type="dxa"/>
            <w:vAlign w:val="center"/>
          </w:tcPr>
          <w:p w14:paraId="67AD3C97" w14:textId="3AF3C455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F519D" w:rsidRPr="009B1CE0" w14:paraId="07BA165A" w14:textId="77777777" w:rsidTr="0049357C">
        <w:trPr>
          <w:cantSplit/>
          <w:trHeight w:val="20"/>
        </w:trPr>
        <w:tc>
          <w:tcPr>
            <w:tcW w:w="529" w:type="dxa"/>
            <w:vAlign w:val="center"/>
          </w:tcPr>
          <w:p w14:paraId="5119EB6A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842" w:type="dxa"/>
            <w:vAlign w:val="center"/>
          </w:tcPr>
          <w:p w14:paraId="6A691DBE" w14:textId="61356B6A" w:rsidR="004F519D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Ungg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Konte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Feed</w:t>
            </w:r>
            <w:r w:rsidR="002A7B66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2A7B66">
              <w:rPr>
                <w:rFonts w:ascii="Times New Roman" w:eastAsia="Times New Roman" w:hAnsi="Times New Roman" w:cs="Times New Roman"/>
                <w:color w:val="000000"/>
              </w:rPr>
              <w:t>Maskot</w:t>
            </w:r>
            <w:proofErr w:type="spellEnd"/>
          </w:p>
        </w:tc>
        <w:tc>
          <w:tcPr>
            <w:tcW w:w="567" w:type="dxa"/>
            <w:vAlign w:val="center"/>
          </w:tcPr>
          <w:p w14:paraId="5DA6F2DD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68BFF740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vAlign w:val="center"/>
          </w:tcPr>
          <w:p w14:paraId="277D52D4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shd w:val="clear" w:color="auto" w:fill="767171" w:themeFill="background2" w:themeFillShade="80"/>
            <w:vAlign w:val="center"/>
          </w:tcPr>
          <w:p w14:paraId="0DDF5D2B" w14:textId="5C6B2443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8" w:type="dxa"/>
            <w:vAlign w:val="center"/>
          </w:tcPr>
          <w:p w14:paraId="4D05FF68" w14:textId="3D8C8555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7A2408E0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14" w:type="dxa"/>
            <w:vAlign w:val="center"/>
          </w:tcPr>
          <w:p w14:paraId="5375803F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5" w:type="dxa"/>
            <w:vAlign w:val="center"/>
          </w:tcPr>
          <w:p w14:paraId="5DC5C8ED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F519D" w:rsidRPr="009B1CE0" w14:paraId="014D47D2" w14:textId="77777777" w:rsidTr="0049357C">
        <w:trPr>
          <w:cantSplit/>
          <w:trHeight w:val="20"/>
        </w:trPr>
        <w:tc>
          <w:tcPr>
            <w:tcW w:w="529" w:type="dxa"/>
            <w:vAlign w:val="center"/>
          </w:tcPr>
          <w:p w14:paraId="08F81D8A" w14:textId="77777777" w:rsidR="004F519D" w:rsidRPr="005F4FF2" w:rsidRDefault="00A22AAE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842" w:type="dxa"/>
            <w:vAlign w:val="center"/>
          </w:tcPr>
          <w:p w14:paraId="142756B3" w14:textId="0F5FC2F5" w:rsidR="004F519D" w:rsidRDefault="002D27D5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Cek</w:t>
            </w:r>
            <w:r w:rsidR="002A7B66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Eval</w:t>
            </w:r>
            <w:r w:rsidR="002A7B66">
              <w:rPr>
                <w:rFonts w:ascii="Times New Roman" w:eastAsia="Times New Roman" w:hAnsi="Times New Roman" w:cs="Times New Roman"/>
                <w:color w:val="000000"/>
              </w:rPr>
              <w:t xml:space="preserve"> &amp;</w:t>
            </w:r>
          </w:p>
          <w:p w14:paraId="3191FC5E" w14:textId="1A22EBA9" w:rsidR="00F930F6" w:rsidRPr="005F4FF2" w:rsidRDefault="002A7B6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Bu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F930F6">
              <w:rPr>
                <w:rFonts w:ascii="Times New Roman" w:eastAsia="Times New Roman" w:hAnsi="Times New Roman" w:cs="Times New Roman"/>
                <w:color w:val="000000"/>
              </w:rPr>
              <w:t>Brief Video</w:t>
            </w:r>
          </w:p>
        </w:tc>
        <w:tc>
          <w:tcPr>
            <w:tcW w:w="567" w:type="dxa"/>
            <w:vAlign w:val="center"/>
          </w:tcPr>
          <w:p w14:paraId="488B75B1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292EF572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vAlign w:val="center"/>
          </w:tcPr>
          <w:p w14:paraId="098AF0B5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3240FE83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8" w:type="dxa"/>
            <w:shd w:val="clear" w:color="auto" w:fill="767171" w:themeFill="background2" w:themeFillShade="80"/>
            <w:vAlign w:val="center"/>
          </w:tcPr>
          <w:p w14:paraId="0270A842" w14:textId="155B12A2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36F39616" w14:textId="387D6DBB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14:paraId="39D1A6FB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5" w:type="dxa"/>
            <w:vAlign w:val="center"/>
          </w:tcPr>
          <w:p w14:paraId="3AFFC59F" w14:textId="17F55CBF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F930F6" w:rsidRPr="009B1CE0" w14:paraId="32895E43" w14:textId="77777777" w:rsidTr="0049357C">
        <w:trPr>
          <w:cantSplit/>
          <w:trHeight w:val="20"/>
        </w:trPr>
        <w:tc>
          <w:tcPr>
            <w:tcW w:w="529" w:type="dxa"/>
            <w:vAlign w:val="center"/>
          </w:tcPr>
          <w:p w14:paraId="197E9FEC" w14:textId="5AF1F0C7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842" w:type="dxa"/>
            <w:vAlign w:val="center"/>
          </w:tcPr>
          <w:p w14:paraId="29C9F27C" w14:textId="5EBEDAF4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Editing</w:t>
            </w:r>
          </w:p>
        </w:tc>
        <w:tc>
          <w:tcPr>
            <w:tcW w:w="567" w:type="dxa"/>
            <w:vAlign w:val="center"/>
          </w:tcPr>
          <w:p w14:paraId="4368390B" w14:textId="77777777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1061251A" w14:textId="77777777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vAlign w:val="center"/>
          </w:tcPr>
          <w:p w14:paraId="79D92292" w14:textId="77777777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1A1029DC" w14:textId="77777777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8" w:type="dxa"/>
            <w:vAlign w:val="center"/>
          </w:tcPr>
          <w:p w14:paraId="7922A945" w14:textId="77777777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shd w:val="clear" w:color="auto" w:fill="7F7F7F" w:themeFill="text1" w:themeFillTint="80"/>
            <w:vAlign w:val="center"/>
          </w:tcPr>
          <w:p w14:paraId="41C4BFCA" w14:textId="77777777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14:paraId="33FE8ED0" w14:textId="77777777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5" w:type="dxa"/>
            <w:vAlign w:val="center"/>
          </w:tcPr>
          <w:p w14:paraId="47B980A7" w14:textId="77777777" w:rsidR="00F930F6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F519D" w:rsidRPr="009B1CE0" w14:paraId="31529DBB" w14:textId="77777777" w:rsidTr="0049357C">
        <w:trPr>
          <w:cantSplit/>
          <w:trHeight w:val="20"/>
        </w:trPr>
        <w:tc>
          <w:tcPr>
            <w:tcW w:w="529" w:type="dxa"/>
            <w:vAlign w:val="center"/>
          </w:tcPr>
          <w:p w14:paraId="0CC8FBB7" w14:textId="6676480E" w:rsidR="004F519D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842" w:type="dxa"/>
            <w:vAlign w:val="center"/>
          </w:tcPr>
          <w:p w14:paraId="156D4658" w14:textId="3161C973" w:rsidR="004F519D" w:rsidRPr="005F4FF2" w:rsidRDefault="002D27D5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5F4FF2">
              <w:rPr>
                <w:rFonts w:ascii="Times New Roman" w:eastAsia="Times New Roman" w:hAnsi="Times New Roman" w:cs="Times New Roman"/>
                <w:color w:val="000000"/>
              </w:rPr>
              <w:t>Un</w:t>
            </w:r>
            <w:r w:rsidR="006A6DFB" w:rsidRPr="005F4FF2">
              <w:rPr>
                <w:rFonts w:ascii="Times New Roman" w:eastAsia="Times New Roman" w:hAnsi="Times New Roman" w:cs="Times New Roman"/>
                <w:color w:val="000000"/>
              </w:rPr>
              <w:t>g</w:t>
            </w:r>
            <w:r w:rsidRPr="005F4FF2">
              <w:rPr>
                <w:rFonts w:ascii="Times New Roman" w:eastAsia="Times New Roman" w:hAnsi="Times New Roman" w:cs="Times New Roman"/>
                <w:color w:val="000000"/>
              </w:rPr>
              <w:t>gah</w:t>
            </w:r>
            <w:proofErr w:type="spellEnd"/>
            <w:r w:rsidR="00F930F6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F930F6">
              <w:rPr>
                <w:rFonts w:ascii="Times New Roman" w:eastAsia="Times New Roman" w:hAnsi="Times New Roman" w:cs="Times New Roman"/>
                <w:color w:val="000000"/>
              </w:rPr>
              <w:t>Konten</w:t>
            </w:r>
            <w:proofErr w:type="spellEnd"/>
            <w:r w:rsidRPr="005F4FF2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F930F6">
              <w:rPr>
                <w:rFonts w:ascii="Times New Roman" w:eastAsia="Times New Roman" w:hAnsi="Times New Roman" w:cs="Times New Roman"/>
                <w:color w:val="000000"/>
              </w:rPr>
              <w:t>Video</w:t>
            </w:r>
          </w:p>
        </w:tc>
        <w:tc>
          <w:tcPr>
            <w:tcW w:w="567" w:type="dxa"/>
            <w:vAlign w:val="center"/>
          </w:tcPr>
          <w:p w14:paraId="1C30590D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05D516F7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vAlign w:val="center"/>
          </w:tcPr>
          <w:p w14:paraId="5ADEA548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2A77AF69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8" w:type="dxa"/>
            <w:vAlign w:val="center"/>
          </w:tcPr>
          <w:p w14:paraId="4C910EAF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73ED2A9C" w14:textId="5895122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14" w:type="dxa"/>
            <w:shd w:val="clear" w:color="auto" w:fill="767171" w:themeFill="background2" w:themeFillShade="80"/>
            <w:vAlign w:val="center"/>
          </w:tcPr>
          <w:p w14:paraId="6C88971C" w14:textId="69E64DFD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5" w:type="dxa"/>
            <w:vAlign w:val="center"/>
          </w:tcPr>
          <w:p w14:paraId="4F19F180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F519D" w:rsidRPr="009B1CE0" w14:paraId="41EE705A" w14:textId="77777777" w:rsidTr="0049357C">
        <w:trPr>
          <w:cantSplit/>
          <w:trHeight w:val="20"/>
        </w:trPr>
        <w:tc>
          <w:tcPr>
            <w:tcW w:w="529" w:type="dxa"/>
            <w:vAlign w:val="center"/>
          </w:tcPr>
          <w:p w14:paraId="4979EDCB" w14:textId="27C9EE2A" w:rsidR="004F519D" w:rsidRPr="005F4FF2" w:rsidRDefault="00F930F6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842" w:type="dxa"/>
            <w:vAlign w:val="center"/>
          </w:tcPr>
          <w:p w14:paraId="65A45CEF" w14:textId="3B01C7F2" w:rsidR="004F519D" w:rsidRPr="005F4FF2" w:rsidRDefault="002D27D5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F4FF2">
              <w:rPr>
                <w:rFonts w:ascii="Times New Roman" w:eastAsia="Times New Roman" w:hAnsi="Times New Roman" w:cs="Times New Roman"/>
                <w:color w:val="000000"/>
              </w:rPr>
              <w:t xml:space="preserve">Cek </w:t>
            </w:r>
            <w:r w:rsidR="005F4FF2">
              <w:rPr>
                <w:rFonts w:ascii="Times New Roman" w:eastAsia="Times New Roman" w:hAnsi="Times New Roman" w:cs="Times New Roman"/>
                <w:color w:val="000000"/>
              </w:rPr>
              <w:t>&amp;</w:t>
            </w:r>
            <w:r w:rsidRPr="005F4FF2">
              <w:rPr>
                <w:rFonts w:ascii="Times New Roman" w:eastAsia="Times New Roman" w:hAnsi="Times New Roman" w:cs="Times New Roman"/>
                <w:color w:val="000000"/>
              </w:rPr>
              <w:t xml:space="preserve"> Eva</w:t>
            </w:r>
            <w:r w:rsidR="005F4FF2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567" w:type="dxa"/>
            <w:vAlign w:val="center"/>
          </w:tcPr>
          <w:p w14:paraId="6D8E3502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0394750F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vAlign w:val="center"/>
          </w:tcPr>
          <w:p w14:paraId="715B6024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59843EE9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8" w:type="dxa"/>
            <w:vAlign w:val="center"/>
          </w:tcPr>
          <w:p w14:paraId="416E57F9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vAlign w:val="center"/>
          </w:tcPr>
          <w:p w14:paraId="4131B171" w14:textId="77777777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14" w:type="dxa"/>
            <w:vAlign w:val="center"/>
          </w:tcPr>
          <w:p w14:paraId="2A71088E" w14:textId="237EB51B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5" w:type="dxa"/>
            <w:shd w:val="clear" w:color="auto" w:fill="767171" w:themeFill="background2" w:themeFillShade="80"/>
            <w:vAlign w:val="center"/>
          </w:tcPr>
          <w:p w14:paraId="4D61F485" w14:textId="5A786A5B" w:rsidR="004F519D" w:rsidRPr="005F4FF2" w:rsidRDefault="004F519D" w:rsidP="0049357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39202A28" w14:textId="4C1B2D32" w:rsidR="004F519D" w:rsidRPr="00CF50DB" w:rsidRDefault="00A22AAE">
      <w:pPr>
        <w:pStyle w:val="Judul2"/>
        <w:numPr>
          <w:ilvl w:val="3"/>
          <w:numId w:val="15"/>
        </w:numPr>
        <w:ind w:left="567" w:hanging="567"/>
        <w:jc w:val="both"/>
      </w:pPr>
      <w:bookmarkStart w:id="24" w:name="_heading=h.1ksv4uv" w:colFirst="0" w:colLast="0"/>
      <w:bookmarkEnd w:id="24"/>
      <w:r w:rsidRPr="00A66F9C">
        <w:rPr>
          <w:b w:val="0"/>
          <w:bCs w:val="0"/>
        </w:rPr>
        <w:t xml:space="preserve"> </w:t>
      </w:r>
      <w:bookmarkStart w:id="25" w:name="_Toc144911504"/>
      <w:r w:rsidRPr="00CF50DB">
        <w:t xml:space="preserve">Bahan dan Alat </w:t>
      </w:r>
      <w:proofErr w:type="spellStart"/>
      <w:r w:rsidRPr="00CF50DB">
        <w:t>Penelitian</w:t>
      </w:r>
      <w:bookmarkEnd w:id="25"/>
      <w:proofErr w:type="spellEnd"/>
    </w:p>
    <w:p w14:paraId="21FE23D0" w14:textId="77777777" w:rsidR="004F519D" w:rsidRPr="009B1CE0" w:rsidRDefault="00A22AAE">
      <w:pPr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Perangk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ras</w:t>
      </w:r>
      <w:proofErr w:type="spellEnd"/>
    </w:p>
    <w:p w14:paraId="2DB0AFE4" w14:textId="799E0B23" w:rsidR="004F519D" w:rsidRPr="009B1CE0" w:rsidRDefault="00A22AAE">
      <w:pPr>
        <w:numPr>
          <w:ilvl w:val="0"/>
          <w:numId w:val="18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Handphone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</w:t>
      </w:r>
      <w:r w:rsidR="002A7AB4">
        <w:rPr>
          <w:rFonts w:ascii="Times New Roman" w:eastAsia="Times New Roman" w:hAnsi="Times New Roman" w:cs="Times New Roman"/>
          <w:color w:val="000000"/>
          <w:sz w:val="24"/>
          <w:szCs w:val="24"/>
        </w:rPr>
        <w:t>Oppo A14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rangk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omunik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ngg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</w:p>
    <w:p w14:paraId="32722BD4" w14:textId="3A2CE142" w:rsidR="005C581B" w:rsidRDefault="00A22AAE">
      <w:pPr>
        <w:numPr>
          <w:ilvl w:val="0"/>
          <w:numId w:val="18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Laptop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rocessor </w:t>
      </w:r>
      <w:proofErr w:type="spellStart"/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yzen</w:t>
      </w:r>
      <w:proofErr w:type="spellEnd"/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870BA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3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3500U, Ram </w:t>
      </w:r>
      <w:r w:rsidR="00870BA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8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gb, </w:t>
      </w:r>
      <w:proofErr w:type="spellStart"/>
      <w:r w:rsidR="00870BA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md</w:t>
      </w:r>
      <w:proofErr w:type="spellEnd"/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adeon</w:t>
      </w:r>
      <w:proofErr w:type="spellEnd"/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mobile graphics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rangk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diting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549A7101" w14:textId="77777777" w:rsidR="004F519D" w:rsidRPr="009B1CE0" w:rsidRDefault="00A22AAE">
      <w:pPr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rangk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lunak</w:t>
      </w:r>
      <w:proofErr w:type="spellEnd"/>
    </w:p>
    <w:p w14:paraId="43EE0FE6" w14:textId="77777777" w:rsidR="004F519D" w:rsidRPr="009B1CE0" w:rsidRDefault="00A22AAE" w:rsidP="00816B6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Windows 10 (64-bit)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operating system</w:t>
      </w:r>
    </w:p>
    <w:p w14:paraId="1EE4D0E9" w14:textId="77777777" w:rsidR="004F519D" w:rsidRPr="0013688A" w:rsidRDefault="00A22AAE" w:rsidP="00816B6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Clip Studio Paint Pro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plik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gamba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</w:p>
    <w:p w14:paraId="4287E9B4" w14:textId="275B226F" w:rsidR="0013688A" w:rsidRPr="00401318" w:rsidRDefault="0013688A" w:rsidP="00816B6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Corel Draw 2019 </w:t>
      </w:r>
      <w:proofErr w:type="spellStart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desain</w:t>
      </w:r>
      <w:proofErr w:type="spellEnd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grafis</w:t>
      </w:r>
      <w:proofErr w:type="spellEnd"/>
    </w:p>
    <w:p w14:paraId="150C1890" w14:textId="341E1097" w:rsidR="00401318" w:rsidRPr="00401318" w:rsidRDefault="00401318" w:rsidP="00816B6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fter Effect 202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3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plik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mbu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tion graphics</w:t>
      </w:r>
    </w:p>
    <w:p w14:paraId="78E8135B" w14:textId="7376B635" w:rsidR="0013688A" w:rsidRPr="009B1CE0" w:rsidRDefault="0013688A" w:rsidP="00816B6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apcut</w:t>
      </w:r>
      <w:proofErr w:type="spellEnd"/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penyuntingan</w:t>
      </w:r>
      <w:proofErr w:type="spellEnd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video </w:t>
      </w:r>
      <w:proofErr w:type="spellStart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handphone</w:t>
      </w:r>
    </w:p>
    <w:p w14:paraId="6C1B4B6F" w14:textId="5E3AF6CA" w:rsidR="004F519D" w:rsidRPr="00CF50DB" w:rsidRDefault="00A22AAE">
      <w:pPr>
        <w:pStyle w:val="Judul2"/>
        <w:numPr>
          <w:ilvl w:val="3"/>
          <w:numId w:val="15"/>
        </w:numPr>
        <w:ind w:left="567" w:hanging="567"/>
        <w:jc w:val="both"/>
      </w:pPr>
      <w:bookmarkStart w:id="26" w:name="_heading=h.44sinio" w:colFirst="0" w:colLast="0"/>
      <w:bookmarkStart w:id="27" w:name="_Toc144911505"/>
      <w:bookmarkEnd w:id="26"/>
      <w:proofErr w:type="spellStart"/>
      <w:r w:rsidRPr="00CF50DB">
        <w:t>Pengumpulan</w:t>
      </w:r>
      <w:proofErr w:type="spellEnd"/>
      <w:r w:rsidRPr="00CF50DB">
        <w:t xml:space="preserve"> Data dan </w:t>
      </w:r>
      <w:proofErr w:type="spellStart"/>
      <w:r w:rsidRPr="00CF50DB">
        <w:t>Informasi</w:t>
      </w:r>
      <w:bookmarkEnd w:id="27"/>
      <w:proofErr w:type="spellEnd"/>
    </w:p>
    <w:p w14:paraId="6E29C6D9" w14:textId="77777777" w:rsidR="004F519D" w:rsidRPr="009B1CE0" w:rsidRDefault="00A22AAE" w:rsidP="0049357C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ta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butuhkan</w:t>
      </w:r>
      <w:proofErr w:type="spellEnd"/>
    </w:p>
    <w:p w14:paraId="53BE77D4" w14:textId="77777777" w:rsidR="004F519D" w:rsidRPr="009B1CE0" w:rsidRDefault="00A22AAE" w:rsidP="00FF3AC4">
      <w:pPr>
        <w:numPr>
          <w:ilvl w:val="2"/>
          <w:numId w:val="8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ta Primer</w:t>
      </w:r>
    </w:p>
    <w:p w14:paraId="7D592563" w14:textId="2C3902CB" w:rsidR="005F4FF2" w:rsidRPr="009B1CE0" w:rsidRDefault="00A22AAE" w:rsidP="00FF3AC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ta primer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c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ece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-data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nsight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stagram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ja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 Oktober 2022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 N</w:t>
      </w:r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ovember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22.</w:t>
      </w:r>
    </w:p>
    <w:p w14:paraId="439EDCD0" w14:textId="77777777" w:rsidR="004F519D" w:rsidRPr="009B1CE0" w:rsidRDefault="00A22AAE" w:rsidP="00FF3AC4">
      <w:pPr>
        <w:numPr>
          <w:ilvl w:val="2"/>
          <w:numId w:val="8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t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kunder</w:t>
      </w:r>
      <w:proofErr w:type="spellEnd"/>
    </w:p>
    <w:p w14:paraId="4089F9A5" w14:textId="5A05E839" w:rsidR="004F519D" w:rsidRPr="009B1CE0" w:rsidRDefault="00A22AAE" w:rsidP="00FF3AC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t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kunde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wawancar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iha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rkai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FF3AC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Manager Training Center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Pr="00FF3AC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Person </w:t>
      </w:r>
      <w:r w:rsidR="002152A2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i</w:t>
      </w:r>
      <w:r w:rsidR="000B6814" w:rsidRPr="00FF3AC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n Charge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PIC)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roye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mentee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udi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depende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sertifik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MSIB)</w:t>
      </w:r>
      <w:r w:rsidR="000A28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stimon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sert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.</w:t>
      </w:r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Selanjutnya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diadakan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urvey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menggunakan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google form yang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menanyakan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seberapa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cocok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buat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representatif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EA14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.</w:t>
      </w:r>
    </w:p>
    <w:p w14:paraId="5A76A1B7" w14:textId="77777777" w:rsidR="004F519D" w:rsidRPr="009B1CE0" w:rsidRDefault="00A22AAE" w:rsidP="00FF3AC4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tode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umpul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</w:t>
      </w:r>
    </w:p>
    <w:p w14:paraId="1426E0EB" w14:textId="1C711B16" w:rsidR="004F519D" w:rsidRPr="009B1CE0" w:rsidRDefault="00EA14EB" w:rsidP="00FF3AC4">
      <w:pPr>
        <w:numPr>
          <w:ilvl w:val="0"/>
          <w:numId w:val="6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Wawancara</w:t>
      </w:r>
      <w:proofErr w:type="spellEnd"/>
    </w:p>
    <w:p w14:paraId="65B9C83D" w14:textId="1A1D0911" w:rsidR="00EA14EB" w:rsidRDefault="00EA14EB" w:rsidP="00EA14EB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pad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iha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rkai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giat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ntor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mate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sert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aryaw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T GIT Solution dan mentee MSIB divisi lai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mperku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yang </w:t>
      </w:r>
      <w:proofErr w:type="spellStart"/>
      <w:r w:rsidR="00C53AB4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="00C53AB4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414AD512" w14:textId="31AB09C8" w:rsidR="004F519D" w:rsidRPr="009B1CE0" w:rsidRDefault="00EA14EB" w:rsidP="00FF3AC4">
      <w:pPr>
        <w:numPr>
          <w:ilvl w:val="0"/>
          <w:numId w:val="6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bservasi</w:t>
      </w:r>
      <w:proofErr w:type="spellEnd"/>
    </w:p>
    <w:p w14:paraId="31C9C968" w14:textId="5DF01447" w:rsidR="00BF10B4" w:rsidRDefault="00EA14EB" w:rsidP="00FF3AC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Observ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lih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insight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stagram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ja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mbuat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brief</w:t>
      </w:r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 Oktober 2022)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buatny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video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20 November 2022).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el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urvey ju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ku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</w:t>
      </w:r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saat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pameran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tugas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akhir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>tanggal</w:t>
      </w:r>
      <w:proofErr w:type="spellEnd"/>
      <w:r w:rsidR="00C55C9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7-9 Juli 2023. </w:t>
      </w:r>
    </w:p>
    <w:p w14:paraId="29FC1166" w14:textId="77777777" w:rsidR="004F519D" w:rsidRPr="00CF50DB" w:rsidRDefault="00A22AAE">
      <w:pPr>
        <w:pStyle w:val="Judul2"/>
        <w:numPr>
          <w:ilvl w:val="3"/>
          <w:numId w:val="15"/>
        </w:numPr>
        <w:ind w:left="567" w:hanging="567"/>
        <w:jc w:val="both"/>
      </w:pPr>
      <w:bookmarkStart w:id="28" w:name="_heading=h.2jxsxqh" w:colFirst="0" w:colLast="0"/>
      <w:bookmarkStart w:id="29" w:name="_Toc144911506"/>
      <w:bookmarkEnd w:id="28"/>
      <w:proofErr w:type="spellStart"/>
      <w:r w:rsidRPr="00CF50DB">
        <w:t>Analisis</w:t>
      </w:r>
      <w:proofErr w:type="spellEnd"/>
      <w:r w:rsidRPr="00CF50DB">
        <w:t xml:space="preserve"> Data</w:t>
      </w:r>
      <w:bookmarkEnd w:id="29"/>
    </w:p>
    <w:p w14:paraId="46343C1D" w14:textId="3D9ED9B8" w:rsidR="004F519D" w:rsidRPr="009B1CE0" w:rsidRDefault="00A22AAE" w:rsidP="00FF3AC4">
      <w:pPr>
        <w:spacing w:after="0" w:line="480" w:lineRule="auto"/>
        <w:ind w:left="567" w:firstLine="42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F3AC4">
        <w:rPr>
          <w:rFonts w:ascii="Times New Roman" w:eastAsia="Times New Roman" w:hAnsi="Times New Roman" w:cs="Times New Roman"/>
          <w:sz w:val="24"/>
          <w:szCs w:val="24"/>
        </w:rPr>
        <w:t>Metode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nalisi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tode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SWOT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karena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53AB4">
        <w:rPr>
          <w:rFonts w:ascii="Times New Roman" w:eastAsia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riset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kekuatan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keunikan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kelemahan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.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Dilanjutkan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riset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kompetitor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produk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serupa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>kota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ogyakarta</w:t>
      </w:r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ata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didapat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urvey,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wawancara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riset</w:t>
      </w:r>
      <w:proofErr w:type="spellEnd"/>
      <w:r w:rsidR="002152A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jabar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5CF2F801" w14:textId="76E77CAD" w:rsidR="004F519D" w:rsidRPr="009B1CE0" w:rsidRDefault="002152A2" w:rsidP="00FF3AC4">
      <w:pPr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Strengh</w:t>
      </w:r>
      <w:proofErr w:type="spellEnd"/>
      <w:r w:rsidR="00A22AAE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ku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</w:t>
      </w:r>
      <w:r w:rsidR="00A22AAE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)</w:t>
      </w:r>
    </w:p>
    <w:p w14:paraId="70721A08" w14:textId="15FB984D" w:rsidR="002152A2" w:rsidRDefault="002152A2" w:rsidP="00FF3AC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un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i program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nline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Acarademy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nline</w:t>
      </w:r>
      <w:r w:rsidR="00243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43970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243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43970">
        <w:rPr>
          <w:rFonts w:ascii="Times New Roman" w:eastAsia="Times New Roman" w:hAnsi="Times New Roman" w:cs="Times New Roman"/>
          <w:color w:val="000000"/>
          <w:sz w:val="24"/>
          <w:szCs w:val="24"/>
        </w:rPr>
        <w:t>bimbingan</w:t>
      </w:r>
      <w:proofErr w:type="spellEnd"/>
      <w:r w:rsidR="00243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43970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profesional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kelas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selama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bul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r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ser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semp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g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selama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bulan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terjun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r w:rsidR="00F4275A" w:rsidRPr="00F4275A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project</w:t>
      </w:r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ngsu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PT GIT Solution. </w:t>
      </w:r>
    </w:p>
    <w:p w14:paraId="42A9FD8B" w14:textId="554CB363" w:rsidR="004F519D" w:rsidRPr="009B1CE0" w:rsidRDefault="00A22AAE" w:rsidP="00FF3AC4">
      <w:pPr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F3AC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W</w:t>
      </w:r>
      <w:r w:rsidR="0024397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eakness 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(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Kelemahan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)</w:t>
      </w:r>
    </w:p>
    <w:p w14:paraId="0E70923E" w14:textId="06D8418A" w:rsidR="004F519D" w:rsidRDefault="00F4275A" w:rsidP="00FF3AC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em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golo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urang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hook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ar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hat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dapa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ise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osi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stagra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i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el formal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elas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t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ilik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sight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nd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</w:p>
    <w:p w14:paraId="0FA718B6" w14:textId="16F8B7FD" w:rsidR="004F519D" w:rsidRPr="009B1CE0" w:rsidRDefault="00243970" w:rsidP="00FF3AC4">
      <w:pPr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Opportunity</w:t>
      </w:r>
      <w:r w:rsidR="00A22AAE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Peluang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pengembangan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</w:t>
      </w:r>
      <w:r w:rsidR="00A22AAE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)</w:t>
      </w:r>
    </w:p>
    <w:p w14:paraId="186BBCD6" w14:textId="462148EC" w:rsidR="004F519D" w:rsidRPr="009B1CE0" w:rsidRDefault="00F4275A" w:rsidP="00FF3AC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angat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sa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u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embang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rand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rateg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ekan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i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h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ew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romorfi</w:t>
      </w:r>
      <w:r w:rsidR="00997E84">
        <w:rPr>
          <w:rFonts w:ascii="Times New Roman" w:eastAsia="Times New Roman" w:hAnsi="Times New Roman" w:cs="Times New Roman"/>
          <w:color w:val="000000"/>
          <w:sz w:val="24"/>
          <w:szCs w:val="24"/>
        </w:rPr>
        <w:t>k</w:t>
      </w:r>
      <w:proofErr w:type="spellEnd"/>
      <w:r w:rsidR="00997E8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Hal </w:t>
      </w:r>
      <w:proofErr w:type="spellStart"/>
      <w:r w:rsidR="00997E84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997E8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97E84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="00997E8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gar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bed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mpetito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ain d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t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ogyakarta</w:t>
      </w:r>
    </w:p>
    <w:p w14:paraId="7838127D" w14:textId="663E8DD9" w:rsidR="004F519D" w:rsidRPr="009B1CE0" w:rsidRDefault="00243970" w:rsidP="00FF3AC4">
      <w:pPr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Threats</w:t>
      </w:r>
      <w:r w:rsidR="00A22AAE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Ancaman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pengembangan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F42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</w:t>
      </w:r>
      <w:r w:rsidR="00A22AAE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)</w:t>
      </w:r>
    </w:p>
    <w:p w14:paraId="358CDB5D" w14:textId="5B4BD0E3" w:rsidR="004F519D" w:rsidRPr="00CF50DB" w:rsidRDefault="00A22AAE">
      <w:pPr>
        <w:pStyle w:val="Judul2"/>
        <w:numPr>
          <w:ilvl w:val="3"/>
          <w:numId w:val="15"/>
        </w:numPr>
        <w:ind w:left="567" w:hanging="567"/>
        <w:jc w:val="both"/>
      </w:pPr>
      <w:bookmarkStart w:id="30" w:name="_heading=h.z337ya" w:colFirst="0" w:colLast="0"/>
      <w:bookmarkStart w:id="31" w:name="_Toc144911507"/>
      <w:bookmarkEnd w:id="30"/>
      <w:proofErr w:type="spellStart"/>
      <w:r w:rsidRPr="00CF50DB">
        <w:t>Prosedur</w:t>
      </w:r>
      <w:bookmarkEnd w:id="31"/>
      <w:proofErr w:type="spellEnd"/>
    </w:p>
    <w:p w14:paraId="580051B5" w14:textId="72FAA47A" w:rsidR="004F519D" w:rsidRPr="00401318" w:rsidRDefault="00A22AAE" w:rsidP="00FF3AC4">
      <w:pPr>
        <w:spacing w:after="0" w:line="480" w:lineRule="auto"/>
        <w:ind w:left="567" w:firstLine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rosedur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ikatak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cara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ilmiah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elit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emperoleh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keguna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rtentu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rosedur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rancang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sz w:val="24"/>
          <w:szCs w:val="24"/>
        </w:rPr>
        <w:t>design thinking</w:t>
      </w:r>
      <w:r w:rsidRPr="009B1CE0">
        <w:rPr>
          <w:rFonts w:ascii="Times New Roman" w:eastAsia="Times New Roman" w:hAnsi="Times New Roman" w:cs="Times New Roman"/>
          <w:sz w:val="24"/>
          <w:szCs w:val="24"/>
        </w:rPr>
        <w:t>.</w:t>
      </w:r>
      <w:r w:rsidR="0040131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esign thinking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tode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ov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peka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ol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iki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tode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esaine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rangk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menuh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butuh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gun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khi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amp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lay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rategi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isni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mpu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ubahny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angg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u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pasar (Tim Brown: 2008). Adapu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ahap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d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design thinki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mphatize</w:t>
      </w:r>
      <w:proofErr w:type="spellEnd"/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, define, ideate, prototype, dan test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jelas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ahap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en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esign thinking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43ADFAC8" w14:textId="77777777" w:rsidR="003A445F" w:rsidRPr="00911A25" w:rsidRDefault="0013688A" w:rsidP="00BF10B4">
      <w:pPr>
        <w:keepNext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426"/>
        <w:jc w:val="center"/>
        <w:rPr>
          <w:rFonts w:ascii="Times New Roman" w:hAnsi="Times New Roman" w:cs="Times New Roman"/>
          <w:sz w:val="24"/>
          <w:szCs w:val="24"/>
        </w:rPr>
      </w:pPr>
      <w:r w:rsidRPr="009B1CE0">
        <w:rPr>
          <w:rFonts w:ascii="Times New Roman" w:hAnsi="Times New Roman" w:cs="Times New Roman"/>
          <w:noProof/>
          <w:color w:val="000000"/>
        </w:rPr>
        <w:drawing>
          <wp:inline distT="0" distB="0" distL="0" distR="0" wp14:anchorId="7B933AC9" wp14:editId="50A3C28F">
            <wp:extent cx="3796665" cy="1447800"/>
            <wp:effectExtent l="0" t="0" r="0" b="0"/>
            <wp:docPr id="68" name="image29.png" descr="Temukan Ide Brilian dengan Design Thinking! - Confie Indonesia Coworking  Spa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9.png" descr="Temukan Ide Brilian dengan Design Thinking! - Confie Indonesia Coworking  Space"/>
                    <pic:cNvPicPr preferRelativeResize="0"/>
                  </pic:nvPicPr>
                  <pic:blipFill rotWithShape="1">
                    <a:blip r:embed="rId13"/>
                    <a:srcRect t="5686" b="7838"/>
                    <a:stretch/>
                  </pic:blipFill>
                  <pic:spPr bwMode="auto">
                    <a:xfrm>
                      <a:off x="0" y="0"/>
                      <a:ext cx="3798095" cy="14483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459B9E" w14:textId="0495E2E8" w:rsidR="00C17F59" w:rsidRPr="00911A25" w:rsidRDefault="003A445F" w:rsidP="00911A25">
      <w:pPr>
        <w:pStyle w:val="Keterangan"/>
        <w:spacing w:after="120"/>
        <w:jc w:val="center"/>
        <w:rPr>
          <w:rFonts w:ascii="Times New Roman" w:hAnsi="Times New Roman" w:cs="Times New Roman"/>
          <w:color w:val="auto"/>
          <w:sz w:val="20"/>
          <w:szCs w:val="20"/>
        </w:rPr>
      </w:pPr>
      <w:bookmarkStart w:id="32" w:name="_Toc136113874"/>
      <w:bookmarkStart w:id="33" w:name="_Toc144911019"/>
      <w:r w:rsidRPr="00911A25">
        <w:rPr>
          <w:rFonts w:ascii="Times New Roman" w:hAnsi="Times New Roman" w:cs="Times New Roman"/>
          <w:color w:val="auto"/>
          <w:sz w:val="20"/>
          <w:szCs w:val="20"/>
        </w:rPr>
        <w:t xml:space="preserve">Gambar 1. </w:t>
      </w:r>
      <w:r w:rsidRPr="00911A25">
        <w:rPr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Pr="00911A25">
        <w:rPr>
          <w:rFonts w:ascii="Times New Roman" w:hAnsi="Times New Roman" w:cs="Times New Roman"/>
          <w:color w:val="auto"/>
          <w:sz w:val="20"/>
          <w:szCs w:val="20"/>
        </w:rPr>
        <w:instrText xml:space="preserve"> SEQ Gambar_1. \* ARABIC </w:instrText>
      </w:r>
      <w:r w:rsidRPr="00911A25">
        <w:rPr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C51344">
        <w:rPr>
          <w:rFonts w:ascii="Times New Roman" w:hAnsi="Times New Roman" w:cs="Times New Roman"/>
          <w:noProof/>
          <w:color w:val="auto"/>
          <w:sz w:val="20"/>
          <w:szCs w:val="20"/>
        </w:rPr>
        <w:t>3</w:t>
      </w:r>
      <w:r w:rsidRPr="00911A25">
        <w:rPr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Pr="00911A25">
        <w:rPr>
          <w:rFonts w:ascii="Times New Roman" w:hAnsi="Times New Roman" w:cs="Times New Roman"/>
          <w:color w:val="auto"/>
          <w:sz w:val="20"/>
          <w:szCs w:val="20"/>
        </w:rPr>
        <w:t xml:space="preserve"> Diagram Alur </w:t>
      </w:r>
      <w:proofErr w:type="spellStart"/>
      <w:r w:rsidRPr="00911A25">
        <w:rPr>
          <w:rFonts w:ascii="Times New Roman" w:hAnsi="Times New Roman" w:cs="Times New Roman"/>
          <w:color w:val="auto"/>
          <w:sz w:val="20"/>
          <w:szCs w:val="20"/>
        </w:rPr>
        <w:t>Penelitian</w:t>
      </w:r>
      <w:bookmarkEnd w:id="32"/>
      <w:bookmarkEnd w:id="33"/>
      <w:proofErr w:type="spellEnd"/>
    </w:p>
    <w:p w14:paraId="1F4B6B64" w14:textId="77777777" w:rsidR="004F519D" w:rsidRPr="009B1CE0" w:rsidRDefault="00A22AAE" w:rsidP="00911A25">
      <w:pPr>
        <w:numPr>
          <w:ilvl w:val="0"/>
          <w:numId w:val="10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mphatize</w:t>
      </w:r>
      <w:proofErr w:type="spellEnd"/>
    </w:p>
    <w:p w14:paraId="2B639E9E" w14:textId="1A565F45" w:rsidR="004F519D" w:rsidRDefault="00A22AAE" w:rsidP="00911A25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Emphatize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langk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wal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man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umpul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verbal dan visual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dekat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obye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gun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alam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asu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umpul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lakukan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ktivita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gun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stagram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ikut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ku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,</w:t>
      </w:r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ulai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hanya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lihat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mudian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kut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yebarkan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hubungi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lewat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6814" w:rsidRPr="009B1CE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Direct Message</w:t>
      </w:r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DM) Instagram,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ampai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6814" w:rsidRPr="009B1CE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followers</w:t>
      </w:r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daftar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egiatan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="000B681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.</w:t>
      </w:r>
    </w:p>
    <w:p w14:paraId="27C8CB39" w14:textId="77777777" w:rsidR="004F519D" w:rsidRPr="009B1CE0" w:rsidRDefault="00A22AAE" w:rsidP="00911A25">
      <w:pPr>
        <w:numPr>
          <w:ilvl w:val="0"/>
          <w:numId w:val="10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efine</w:t>
      </w:r>
    </w:p>
    <w:p w14:paraId="5D29098B" w14:textId="45ABE683" w:rsidR="004F519D" w:rsidRPr="009B1CE0" w:rsidRDefault="00A22AAE" w:rsidP="00911A25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Define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ahap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nalisi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inteti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kumpul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ahap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belumny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gidentifika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s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s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temu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0341B" w:rsidRPr="0040341B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belum</w:t>
      </w:r>
      <w:proofErr w:type="spellEnd"/>
      <w:r w:rsidR="0040341B" w:rsidRPr="0040341B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40341B" w:rsidRPr="0040341B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adanya</w:t>
      </w:r>
      <w:proofErr w:type="spellEnd"/>
      <w:r w:rsidR="0040341B" w:rsidRPr="0040341B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40341B" w:rsidRPr="0040341B"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  <w:t>masko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r w:rsidR="00A572B1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0341B" w:rsidRPr="0040341B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brand identity</w:t>
      </w:r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</w:p>
    <w:p w14:paraId="0A601069" w14:textId="77777777" w:rsidR="004F519D" w:rsidRPr="009B1CE0" w:rsidRDefault="00A22AAE" w:rsidP="00911A25">
      <w:pPr>
        <w:numPr>
          <w:ilvl w:val="0"/>
          <w:numId w:val="10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deate</w:t>
      </w:r>
    </w:p>
    <w:p w14:paraId="4A422052" w14:textId="6A431E3C" w:rsidR="002D1E92" w:rsidRPr="009B1CE0" w:rsidRDefault="00A22AAE" w:rsidP="00401C59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Ideate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mecah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as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ranc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815904" w:rsidRPr="009B1CE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brief</w:t>
      </w:r>
      <w:r w:rsidR="00815904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mikom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enter </w:t>
      </w:r>
      <w:proofErr w:type="spellStart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>bentuk</w:t>
      </w:r>
      <w:proofErr w:type="spellEnd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D0A00" w:rsidRPr="003D0A0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feed</w:t>
      </w:r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nd video </w:t>
      </w:r>
      <w:r w:rsidR="003D0A00" w:rsidRPr="003D0A0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reels</w:t>
      </w:r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>perkenalan</w:t>
      </w:r>
      <w:proofErr w:type="spellEnd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0341B" w:rsidRPr="0040341B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launching</w:t>
      </w:r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0341B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="00145F76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2FB396FA" w14:textId="77777777" w:rsidR="004F519D" w:rsidRPr="009B1CE0" w:rsidRDefault="00A22AAE" w:rsidP="00911A25">
      <w:pPr>
        <w:numPr>
          <w:ilvl w:val="0"/>
          <w:numId w:val="10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rototype </w:t>
      </w:r>
    </w:p>
    <w:p w14:paraId="19C6D807" w14:textId="54504340" w:rsidR="00BF10B4" w:rsidRPr="009B1CE0" w:rsidRDefault="00A22AAE" w:rsidP="001E7B5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rototype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rancang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erap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karya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cu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khi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rancang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>masko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3D0A0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romos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45F76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="00145F76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45F76" w:rsidRPr="009B1CE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brief</w:t>
      </w:r>
      <w:r w:rsidR="00145F76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145F76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udah</w:t>
      </w:r>
      <w:proofErr w:type="spellEnd"/>
      <w:r w:rsidR="00145F76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45F76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bu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="00A572B1"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6517FD14" w14:textId="77777777" w:rsidR="004F519D" w:rsidRPr="009B1CE0" w:rsidRDefault="00A22AAE" w:rsidP="00911A25">
      <w:pPr>
        <w:numPr>
          <w:ilvl w:val="0"/>
          <w:numId w:val="10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Test</w:t>
      </w:r>
    </w:p>
    <w:p w14:paraId="5965A711" w14:textId="56CE7755" w:rsidR="00401C59" w:rsidRDefault="00A22AAE" w:rsidP="00911A25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ahap</w:t>
      </w:r>
      <w:proofErr w:type="spellEnd"/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Test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rangkai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erakhi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ahap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guji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telah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tahap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totype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lih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9B1CE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feedback</w:t>
      </w: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dap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akhi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alam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melihat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sight Instagram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dianalisis</w:t>
      </w:r>
      <w:proofErr w:type="spellEnd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urvey </w:t>
      </w:r>
      <w:proofErr w:type="spellStart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D1E92" w:rsidRPr="002D1E92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google form</w:t>
      </w:r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>saat</w:t>
      </w:r>
      <w:proofErr w:type="spellEnd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>pameran</w:t>
      </w:r>
      <w:proofErr w:type="spellEnd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>tugas</w:t>
      </w:r>
      <w:proofErr w:type="spellEnd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D1E92">
        <w:rPr>
          <w:rFonts w:ascii="Times New Roman" w:eastAsia="Times New Roman" w:hAnsi="Times New Roman" w:cs="Times New Roman"/>
          <w:color w:val="000000"/>
          <w:sz w:val="24"/>
          <w:szCs w:val="24"/>
        </w:rPr>
        <w:t>akhir</w:t>
      </w:r>
      <w:proofErr w:type="spellEnd"/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bookmarkStart w:id="34" w:name="_heading=h.3j2qqm3" w:colFirst="0" w:colLast="0"/>
      <w:bookmarkEnd w:id="34"/>
    </w:p>
    <w:p w14:paraId="4982C9A5" w14:textId="1B45AB5A" w:rsidR="004F519D" w:rsidRDefault="00401C59" w:rsidP="00401C59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br w:type="page"/>
      </w:r>
    </w:p>
    <w:p w14:paraId="2BC71E21" w14:textId="77777777" w:rsidR="004F519D" w:rsidRPr="00CF50DB" w:rsidRDefault="00A22AAE">
      <w:pPr>
        <w:pStyle w:val="Judul2"/>
        <w:numPr>
          <w:ilvl w:val="3"/>
          <w:numId w:val="15"/>
        </w:numPr>
        <w:ind w:left="567" w:hanging="567"/>
        <w:jc w:val="both"/>
      </w:pPr>
      <w:bookmarkStart w:id="35" w:name="_heading=h.1y810tw" w:colFirst="0" w:colLast="0"/>
      <w:bookmarkStart w:id="36" w:name="_Toc144911508"/>
      <w:bookmarkEnd w:id="35"/>
      <w:proofErr w:type="spellStart"/>
      <w:r w:rsidRPr="00CF50DB">
        <w:lastRenderedPageBreak/>
        <w:t>Sistematika</w:t>
      </w:r>
      <w:proofErr w:type="spellEnd"/>
      <w:r w:rsidRPr="00CF50DB">
        <w:t xml:space="preserve"> </w:t>
      </w:r>
      <w:proofErr w:type="spellStart"/>
      <w:r w:rsidRPr="00CF50DB">
        <w:t>Penulisan</w:t>
      </w:r>
      <w:bookmarkEnd w:id="36"/>
      <w:proofErr w:type="spellEnd"/>
    </w:p>
    <w:p w14:paraId="180A60EF" w14:textId="38D009C6" w:rsidR="00A66F9C" w:rsidRPr="009B1CE0" w:rsidRDefault="00A22AAE" w:rsidP="00911A25">
      <w:pPr>
        <w:spacing w:after="0" w:line="480" w:lineRule="auto"/>
        <w:ind w:left="567" w:firstLine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emaham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akhir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ateri-mater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rtera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ikelompokk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sub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ab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sistematika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ulis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4CF3FE1" w14:textId="77777777" w:rsidR="004F519D" w:rsidRPr="009B1CE0" w:rsidRDefault="00A22AAE" w:rsidP="00911A25">
      <w:pPr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spacing w:after="0" w:line="276" w:lineRule="auto"/>
        <w:ind w:left="851" w:hanging="29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AB I PENDAHULUAN</w:t>
      </w:r>
    </w:p>
    <w:p w14:paraId="2DD2842A" w14:textId="717C74A4" w:rsidR="004F519D" w:rsidRPr="009B1CE0" w:rsidRDefault="00A22AAE" w:rsidP="00911A25">
      <w:pPr>
        <w:spacing w:line="276" w:lineRule="auto"/>
        <w:ind w:left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eris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latar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elakang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rumus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anfaat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A66F9C">
        <w:rPr>
          <w:rFonts w:ascii="Times New Roman" w:eastAsia="Times New Roman" w:hAnsi="Times New Roman" w:cs="Times New Roman"/>
          <w:sz w:val="24"/>
          <w:szCs w:val="24"/>
        </w:rPr>
        <w:t xml:space="preserve">Batasan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sistematika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ulis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025088B" w14:textId="77777777" w:rsidR="004F519D" w:rsidRPr="009B1CE0" w:rsidRDefault="00A22AAE" w:rsidP="00911A25">
      <w:pPr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spacing w:after="0" w:line="276" w:lineRule="auto"/>
        <w:ind w:left="851" w:hanging="29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AB II TINJAUAN PUSTAKA</w:t>
      </w:r>
    </w:p>
    <w:p w14:paraId="27C56256" w14:textId="77777777" w:rsidR="004F519D" w:rsidRPr="009B1CE0" w:rsidRDefault="00A22AAE" w:rsidP="00911A25">
      <w:pPr>
        <w:spacing w:line="276" w:lineRule="auto"/>
        <w:ind w:left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eris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rdahulu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or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rkait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A5A4CAB" w14:textId="77777777" w:rsidR="004F519D" w:rsidRPr="009B1CE0" w:rsidRDefault="00A22AAE" w:rsidP="00911A25">
      <w:pPr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spacing w:after="0" w:line="276" w:lineRule="auto"/>
        <w:ind w:left="851" w:hanging="29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AB III ANALISIS DAN PERANCANGAN</w:t>
      </w:r>
    </w:p>
    <w:p w14:paraId="553C12AA" w14:textId="77777777" w:rsidR="004F519D" w:rsidRPr="009B1CE0" w:rsidRDefault="00A22AAE" w:rsidP="00911A25">
      <w:pPr>
        <w:spacing w:line="276" w:lineRule="auto"/>
        <w:ind w:left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eris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rancang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CA4D5BA" w14:textId="77777777" w:rsidR="004F519D" w:rsidRPr="009B1CE0" w:rsidRDefault="00A22AAE" w:rsidP="00911A25">
      <w:pPr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spacing w:after="0" w:line="276" w:lineRule="auto"/>
        <w:ind w:left="851" w:hanging="29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AB IV PEMBAHASAN</w:t>
      </w:r>
    </w:p>
    <w:p w14:paraId="5AA835D5" w14:textId="77777777" w:rsidR="004F519D" w:rsidRPr="00911A25" w:rsidRDefault="00A22AAE" w:rsidP="00911A25">
      <w:pPr>
        <w:spacing w:line="276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eris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gambar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umum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objek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dan uji </w:t>
      </w:r>
      <w:proofErr w:type="spellStart"/>
      <w:r w:rsidRPr="00911A25">
        <w:rPr>
          <w:rFonts w:ascii="Times New Roman" w:eastAsia="Times New Roman" w:hAnsi="Times New Roman" w:cs="Times New Roman"/>
          <w:color w:val="000000"/>
          <w:sz w:val="24"/>
          <w:szCs w:val="24"/>
        </w:rPr>
        <w:t>coba</w:t>
      </w:r>
      <w:proofErr w:type="spellEnd"/>
      <w:r w:rsidRPr="00911A25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02261090" w14:textId="77777777" w:rsidR="004F519D" w:rsidRPr="009B1CE0" w:rsidRDefault="00A22AAE" w:rsidP="00911A25">
      <w:pPr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spacing w:after="0" w:line="276" w:lineRule="auto"/>
        <w:ind w:left="851" w:hanging="29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color w:val="000000"/>
          <w:sz w:val="24"/>
          <w:szCs w:val="24"/>
        </w:rPr>
        <w:t>BAB V PENUTUP</w:t>
      </w:r>
    </w:p>
    <w:p w14:paraId="3570A771" w14:textId="22726060" w:rsidR="004F519D" w:rsidRPr="00DB5ECB" w:rsidRDefault="00A22AAE" w:rsidP="00D51829">
      <w:pPr>
        <w:spacing w:line="276" w:lineRule="auto"/>
        <w:ind w:left="851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Bab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rakhir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berisi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1CE0">
        <w:rPr>
          <w:rFonts w:ascii="Times New Roman" w:eastAsia="Times New Roman" w:hAnsi="Times New Roman" w:cs="Times New Roman"/>
          <w:sz w:val="24"/>
          <w:szCs w:val="24"/>
        </w:rPr>
        <w:t>kesimpulan</w:t>
      </w:r>
      <w:proofErr w:type="spellEnd"/>
      <w:r w:rsidRPr="009B1CE0">
        <w:rPr>
          <w:rFonts w:ascii="Times New Roman" w:eastAsia="Times New Roman" w:hAnsi="Times New Roman" w:cs="Times New Roman"/>
          <w:sz w:val="24"/>
          <w:szCs w:val="24"/>
        </w:rPr>
        <w:t xml:space="preserve"> dan saran.</w:t>
      </w:r>
    </w:p>
    <w:sectPr w:rsidR="004F519D" w:rsidRPr="00DB5ECB" w:rsidSect="00B64DD9">
      <w:headerReference w:type="default" r:id="rId14"/>
      <w:type w:val="continuous"/>
      <w:pgSz w:w="11906" w:h="16838"/>
      <w:pgMar w:top="1701" w:right="1701" w:bottom="2268" w:left="2268" w:header="850" w:footer="85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51626B" w14:textId="77777777" w:rsidR="00B64DD9" w:rsidRDefault="00B64DD9">
      <w:pPr>
        <w:spacing w:after="0" w:line="240" w:lineRule="auto"/>
      </w:pPr>
      <w:r>
        <w:separator/>
      </w:r>
    </w:p>
  </w:endnote>
  <w:endnote w:type="continuationSeparator" w:id="0">
    <w:p w14:paraId="134D7383" w14:textId="77777777" w:rsidR="00B64DD9" w:rsidRDefault="00B64D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altName w:val="Calibri"/>
    <w:charset w:val="00"/>
    <w:family w:val="auto"/>
    <w:pitch w:val="default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78CD0A" w14:textId="77777777" w:rsidR="00B64DD9" w:rsidRDefault="00B64DD9">
      <w:pPr>
        <w:spacing w:after="0" w:line="240" w:lineRule="auto"/>
      </w:pPr>
      <w:r>
        <w:separator/>
      </w:r>
    </w:p>
  </w:footnote>
  <w:footnote w:type="continuationSeparator" w:id="0">
    <w:p w14:paraId="09C2D1DD" w14:textId="77777777" w:rsidR="00B64DD9" w:rsidRDefault="00B64D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05C951" w14:textId="3C9F72EE" w:rsidR="004F519D" w:rsidRDefault="00A22AA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jc w:val="right"/>
      <w:rPr>
        <w:rFonts w:ascii="Times New Roman" w:eastAsia="Times New Roman" w:hAnsi="Times New Roman" w:cs="Times New Roman"/>
        <w:color w:val="000000"/>
        <w:sz w:val="24"/>
        <w:szCs w:val="24"/>
      </w:rPr>
    </w:pPr>
    <w:r>
      <w:rPr>
        <w:rFonts w:ascii="Times New Roman" w:eastAsia="Times New Roman" w:hAnsi="Times New Roman" w:cs="Times New Roman"/>
        <w:color w:val="000000"/>
        <w:sz w:val="24"/>
        <w:szCs w:val="24"/>
      </w:rPr>
      <w:fldChar w:fldCharType="begin"/>
    </w:r>
    <w:r>
      <w:rPr>
        <w:rFonts w:ascii="Times New Roman" w:eastAsia="Times New Roman" w:hAnsi="Times New Roman" w:cs="Times New Roman"/>
        <w:color w:val="000000"/>
        <w:sz w:val="24"/>
        <w:szCs w:val="24"/>
      </w:rPr>
      <w:instrText>PAGE</w:instrText>
    </w:r>
    <w:r>
      <w:rPr>
        <w:rFonts w:ascii="Times New Roman" w:eastAsia="Times New Roman" w:hAnsi="Times New Roman" w:cs="Times New Roman"/>
        <w:color w:val="000000"/>
        <w:sz w:val="24"/>
        <w:szCs w:val="24"/>
      </w:rPr>
      <w:fldChar w:fldCharType="separate"/>
    </w:r>
    <w:r w:rsidR="00C06911">
      <w:rPr>
        <w:rFonts w:ascii="Times New Roman" w:eastAsia="Times New Roman" w:hAnsi="Times New Roman" w:cs="Times New Roman"/>
        <w:noProof/>
        <w:color w:val="000000"/>
        <w:sz w:val="24"/>
        <w:szCs w:val="24"/>
      </w:rPr>
      <w:t>40</w:t>
    </w:r>
    <w:r>
      <w:rPr>
        <w:rFonts w:ascii="Times New Roman" w:eastAsia="Times New Roman" w:hAnsi="Times New Roman" w:cs="Times New Roman"/>
        <w:color w:val="000000"/>
        <w:sz w:val="24"/>
        <w:szCs w:val="24"/>
      </w:rPr>
      <w:fldChar w:fldCharType="end"/>
    </w:r>
  </w:p>
  <w:p w14:paraId="1C091AD8" w14:textId="77777777" w:rsidR="004F519D" w:rsidRDefault="004F519D">
    <w:pPr>
      <w:widowControl w:val="0"/>
      <w:pBdr>
        <w:top w:val="nil"/>
        <w:left w:val="nil"/>
        <w:bottom w:val="nil"/>
        <w:right w:val="nil"/>
        <w:between w:val="nil"/>
      </w:pBdr>
      <w:spacing w:after="0" w:line="276" w:lineRule="auto"/>
      <w:rPr>
        <w:rFonts w:ascii="Times New Roman" w:eastAsia="Times New Roman" w:hAnsi="Times New Roman" w:cs="Times New Roman"/>
        <w:color w:val="000000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C310FC"/>
    <w:multiLevelType w:val="multilevel"/>
    <w:tmpl w:val="30D84EF2"/>
    <w:lvl w:ilvl="0">
      <w:start w:val="1"/>
      <w:numFmt w:val="decimal"/>
      <w:lvlText w:val="2.2.%1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0055CD"/>
    <w:multiLevelType w:val="multilevel"/>
    <w:tmpl w:val="D59EB93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"/>
      <w:lvlJc w:val="left"/>
      <w:pPr>
        <w:ind w:left="1614" w:hanging="480"/>
      </w:pPr>
    </w:lvl>
    <w:lvl w:ilvl="2">
      <w:start w:val="1"/>
      <w:numFmt w:val="decimal"/>
      <w:lvlText w:val="%1.%2.%3"/>
      <w:lvlJc w:val="left"/>
      <w:pPr>
        <w:ind w:left="1080" w:hanging="720"/>
      </w:pPr>
    </w:lvl>
    <w:lvl w:ilvl="3">
      <w:start w:val="1"/>
      <w:numFmt w:val="decimal"/>
      <w:lvlText w:val="%1.%2.%3.%4"/>
      <w:lvlJc w:val="left"/>
      <w:pPr>
        <w:ind w:left="1080" w:hanging="720"/>
      </w:pPr>
    </w:lvl>
    <w:lvl w:ilvl="4">
      <w:start w:val="1"/>
      <w:numFmt w:val="decimal"/>
      <w:lvlText w:val="%1.%2.%3.%4.%5"/>
      <w:lvlJc w:val="left"/>
      <w:pPr>
        <w:ind w:left="1440" w:hanging="1080"/>
      </w:pPr>
    </w:lvl>
    <w:lvl w:ilvl="5">
      <w:start w:val="1"/>
      <w:numFmt w:val="decimal"/>
      <w:lvlText w:val="%1.%2.%3.%4.%5.%6"/>
      <w:lvlJc w:val="left"/>
      <w:pPr>
        <w:ind w:left="1440" w:hanging="1080"/>
      </w:pPr>
    </w:lvl>
    <w:lvl w:ilvl="6">
      <w:start w:val="1"/>
      <w:numFmt w:val="decimal"/>
      <w:lvlText w:val="%1.%2.%3.%4.%5.%6.%7"/>
      <w:lvlJc w:val="left"/>
      <w:pPr>
        <w:ind w:left="1800" w:hanging="1440"/>
      </w:pPr>
    </w:lvl>
    <w:lvl w:ilvl="7">
      <w:start w:val="1"/>
      <w:numFmt w:val="decimal"/>
      <w:lvlText w:val="%1.%2.%3.%4.%5.%6.%7.%8"/>
      <w:lvlJc w:val="left"/>
      <w:pPr>
        <w:ind w:left="1800" w:hanging="1440"/>
      </w:pPr>
    </w:lvl>
    <w:lvl w:ilvl="8">
      <w:start w:val="1"/>
      <w:numFmt w:val="decimal"/>
      <w:lvlText w:val="%1.%2.%3.%4.%5.%6.%7.%8.%9"/>
      <w:lvlJc w:val="left"/>
      <w:pPr>
        <w:ind w:left="2160" w:hanging="1800"/>
      </w:pPr>
    </w:lvl>
  </w:abstractNum>
  <w:abstractNum w:abstractNumId="2" w15:restartNumberingAfterBreak="0">
    <w:nsid w:val="100132DD"/>
    <w:multiLevelType w:val="multilevel"/>
    <w:tmpl w:val="2A0A0F1A"/>
    <w:lvl w:ilvl="0">
      <w:start w:val="1"/>
      <w:numFmt w:val="decimal"/>
      <w:pStyle w:val="SubBab3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720" w:hanging="360"/>
      </w:pPr>
    </w:lvl>
    <w:lvl w:ilvl="2">
      <w:start w:val="1"/>
      <w:numFmt w:val="decimal"/>
      <w:lvlText w:val="%1.%2.%3"/>
      <w:lvlJc w:val="left"/>
      <w:pPr>
        <w:ind w:left="1440" w:hanging="720"/>
      </w:pPr>
    </w:lvl>
    <w:lvl w:ilvl="3">
      <w:start w:val="1"/>
      <w:numFmt w:val="decimal"/>
      <w:lvlText w:val="%1.%2.%3.%4"/>
      <w:lvlJc w:val="left"/>
      <w:pPr>
        <w:ind w:left="1800" w:hanging="720"/>
      </w:pPr>
    </w:lvl>
    <w:lvl w:ilvl="4">
      <w:start w:val="1"/>
      <w:numFmt w:val="decimal"/>
      <w:lvlText w:val="%1.%2.%3.%4.%5"/>
      <w:lvlJc w:val="left"/>
      <w:pPr>
        <w:ind w:left="2520" w:hanging="1080"/>
      </w:pPr>
    </w:lvl>
    <w:lvl w:ilvl="5">
      <w:start w:val="1"/>
      <w:numFmt w:val="decimal"/>
      <w:lvlText w:val="%1.%2.%3.%4.%5.%6"/>
      <w:lvlJc w:val="left"/>
      <w:pPr>
        <w:ind w:left="2880" w:hanging="1080"/>
      </w:pPr>
    </w:lvl>
    <w:lvl w:ilvl="6">
      <w:start w:val="1"/>
      <w:numFmt w:val="decimal"/>
      <w:lvlText w:val="%1.%2.%3.%4.%5.%6.%7"/>
      <w:lvlJc w:val="left"/>
      <w:pPr>
        <w:ind w:left="3600" w:hanging="1440"/>
      </w:pPr>
    </w:lvl>
    <w:lvl w:ilvl="7">
      <w:start w:val="1"/>
      <w:numFmt w:val="decimal"/>
      <w:lvlText w:val="%1.%2.%3.%4.%5.%6.%7.%8"/>
      <w:lvlJc w:val="left"/>
      <w:pPr>
        <w:ind w:left="3960" w:hanging="1440"/>
      </w:pPr>
    </w:lvl>
    <w:lvl w:ilvl="8">
      <w:start w:val="1"/>
      <w:numFmt w:val="decimal"/>
      <w:lvlText w:val="%1.%2.%3.%4.%5.%6.%7.%8.%9"/>
      <w:lvlJc w:val="left"/>
      <w:pPr>
        <w:ind w:left="4680" w:hanging="1800"/>
      </w:pPr>
    </w:lvl>
  </w:abstractNum>
  <w:abstractNum w:abstractNumId="3" w15:restartNumberingAfterBreak="0">
    <w:nsid w:val="11146AF7"/>
    <w:multiLevelType w:val="multilevel"/>
    <w:tmpl w:val="8CC28D24"/>
    <w:lvl w:ilvl="0">
      <w:start w:val="1"/>
      <w:numFmt w:val="decimal"/>
      <w:lvlText w:val="%1."/>
      <w:lvlJc w:val="left"/>
      <w:pPr>
        <w:ind w:left="1429" w:hanging="360"/>
      </w:pPr>
    </w:lvl>
    <w:lvl w:ilvl="1">
      <w:start w:val="1"/>
      <w:numFmt w:val="lowerLetter"/>
      <w:pStyle w:val="SubBab2"/>
      <w:lvlText w:val="%2."/>
      <w:lvlJc w:val="left"/>
      <w:pPr>
        <w:ind w:left="2149" w:hanging="360"/>
      </w:pPr>
    </w:lvl>
    <w:lvl w:ilvl="2">
      <w:start w:val="1"/>
      <w:numFmt w:val="lowerRoman"/>
      <w:lvlText w:val="%3."/>
      <w:lvlJc w:val="right"/>
      <w:pPr>
        <w:ind w:left="2869" w:hanging="180"/>
      </w:pPr>
    </w:lvl>
    <w:lvl w:ilvl="3">
      <w:start w:val="1"/>
      <w:numFmt w:val="decimal"/>
      <w:lvlText w:val="%4."/>
      <w:lvlJc w:val="left"/>
      <w:pPr>
        <w:ind w:left="3589" w:hanging="360"/>
      </w:pPr>
    </w:lvl>
    <w:lvl w:ilvl="4">
      <w:start w:val="1"/>
      <w:numFmt w:val="lowerLetter"/>
      <w:lvlText w:val="%5."/>
      <w:lvlJc w:val="left"/>
      <w:pPr>
        <w:ind w:left="4309" w:hanging="360"/>
      </w:pPr>
    </w:lvl>
    <w:lvl w:ilvl="5">
      <w:start w:val="1"/>
      <w:numFmt w:val="lowerRoman"/>
      <w:lvlText w:val="%6."/>
      <w:lvlJc w:val="right"/>
      <w:pPr>
        <w:ind w:left="5029" w:hanging="180"/>
      </w:pPr>
    </w:lvl>
    <w:lvl w:ilvl="6">
      <w:start w:val="1"/>
      <w:numFmt w:val="decimal"/>
      <w:lvlText w:val="%7."/>
      <w:lvlJc w:val="left"/>
      <w:pPr>
        <w:ind w:left="5749" w:hanging="360"/>
      </w:pPr>
    </w:lvl>
    <w:lvl w:ilvl="7">
      <w:start w:val="1"/>
      <w:numFmt w:val="lowerLetter"/>
      <w:lvlText w:val="%8."/>
      <w:lvlJc w:val="left"/>
      <w:pPr>
        <w:ind w:left="6469" w:hanging="360"/>
      </w:pPr>
    </w:lvl>
    <w:lvl w:ilvl="8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1A0B5CE6"/>
    <w:multiLevelType w:val="multilevel"/>
    <w:tmpl w:val="52B67FC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pStyle w:val="SubBab4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FB7CE1"/>
    <w:multiLevelType w:val="multilevel"/>
    <w:tmpl w:val="32C62BD2"/>
    <w:lvl w:ilvl="0">
      <w:start w:val="1"/>
      <w:numFmt w:val="upperLetter"/>
      <w:pStyle w:val="Sub3Bab3"/>
      <w:lvlText w:val="%1."/>
      <w:lvlJc w:val="left"/>
      <w:pPr>
        <w:ind w:left="1069" w:hanging="360"/>
      </w:p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6" w15:restartNumberingAfterBreak="0">
    <w:nsid w:val="220D7EC7"/>
    <w:multiLevelType w:val="multilevel"/>
    <w:tmpl w:val="CBD41FDA"/>
    <w:lvl w:ilvl="0">
      <w:start w:val="4"/>
      <w:numFmt w:val="decimal"/>
      <w:lvlText w:val="%1"/>
      <w:lvlJc w:val="left"/>
      <w:pPr>
        <w:ind w:left="360" w:hanging="360"/>
      </w:pPr>
      <w:rPr>
        <w:rFonts w:eastAsia="Calibri" w:hint="default"/>
      </w:rPr>
    </w:lvl>
    <w:lvl w:ilvl="1">
      <w:start w:val="1"/>
      <w:numFmt w:val="decimal"/>
      <w:lvlText w:val="%1.%2"/>
      <w:lvlJc w:val="left"/>
      <w:pPr>
        <w:ind w:left="1146" w:hanging="360"/>
      </w:pPr>
      <w:rPr>
        <w:rFonts w:eastAsia="Calibri" w:hint="default"/>
      </w:rPr>
    </w:lvl>
    <w:lvl w:ilvl="2">
      <w:start w:val="1"/>
      <w:numFmt w:val="decimal"/>
      <w:lvlText w:val="%1.%2.%3"/>
      <w:lvlJc w:val="left"/>
      <w:pPr>
        <w:ind w:left="2292" w:hanging="720"/>
      </w:pPr>
      <w:rPr>
        <w:rFonts w:eastAsia="Calibri" w:hint="default"/>
      </w:rPr>
    </w:lvl>
    <w:lvl w:ilvl="3">
      <w:start w:val="1"/>
      <w:numFmt w:val="decimal"/>
      <w:lvlText w:val="%1.%2.%3.%4"/>
      <w:lvlJc w:val="left"/>
      <w:pPr>
        <w:ind w:left="3078" w:hanging="720"/>
      </w:pPr>
      <w:rPr>
        <w:rFonts w:eastAsia="Calibri" w:hint="default"/>
      </w:rPr>
    </w:lvl>
    <w:lvl w:ilvl="4">
      <w:start w:val="1"/>
      <w:numFmt w:val="decimal"/>
      <w:lvlText w:val="%1.%2.%3.%4.%5"/>
      <w:lvlJc w:val="left"/>
      <w:pPr>
        <w:ind w:left="4224" w:hanging="1080"/>
      </w:pPr>
      <w:rPr>
        <w:rFonts w:eastAsia="Calibri" w:hint="default"/>
      </w:rPr>
    </w:lvl>
    <w:lvl w:ilvl="5">
      <w:start w:val="1"/>
      <w:numFmt w:val="decimal"/>
      <w:lvlText w:val="%1.%2.%3.%4.%5.%6"/>
      <w:lvlJc w:val="left"/>
      <w:pPr>
        <w:ind w:left="5010" w:hanging="1080"/>
      </w:pPr>
      <w:rPr>
        <w:rFonts w:eastAsia="Calibri" w:hint="default"/>
      </w:rPr>
    </w:lvl>
    <w:lvl w:ilvl="6">
      <w:start w:val="1"/>
      <w:numFmt w:val="decimal"/>
      <w:lvlText w:val="%1.%2.%3.%4.%5.%6.%7"/>
      <w:lvlJc w:val="left"/>
      <w:pPr>
        <w:ind w:left="6156" w:hanging="1440"/>
      </w:pPr>
      <w:rPr>
        <w:rFonts w:eastAsia="Calibri" w:hint="default"/>
      </w:rPr>
    </w:lvl>
    <w:lvl w:ilvl="7">
      <w:start w:val="1"/>
      <w:numFmt w:val="decimal"/>
      <w:lvlText w:val="%1.%2.%3.%4.%5.%6.%7.%8"/>
      <w:lvlJc w:val="left"/>
      <w:pPr>
        <w:ind w:left="6942" w:hanging="1440"/>
      </w:pPr>
      <w:rPr>
        <w:rFonts w:eastAsia="Calibri" w:hint="default"/>
      </w:rPr>
    </w:lvl>
    <w:lvl w:ilvl="8">
      <w:start w:val="1"/>
      <w:numFmt w:val="decimal"/>
      <w:lvlText w:val="%1.%2.%3.%4.%5.%6.%7.%8.%9"/>
      <w:lvlJc w:val="left"/>
      <w:pPr>
        <w:ind w:left="8088" w:hanging="1800"/>
      </w:pPr>
      <w:rPr>
        <w:rFonts w:eastAsia="Calibri" w:hint="default"/>
      </w:rPr>
    </w:lvl>
  </w:abstractNum>
  <w:abstractNum w:abstractNumId="7" w15:restartNumberingAfterBreak="0">
    <w:nsid w:val="2A56731F"/>
    <w:multiLevelType w:val="multilevel"/>
    <w:tmpl w:val="90BCE504"/>
    <w:lvl w:ilvl="0">
      <w:start w:val="1"/>
      <w:numFmt w:val="decimal"/>
      <w:pStyle w:val="Sub1Bab4"/>
      <w:lvlText w:val="%1."/>
      <w:lvlJc w:val="left"/>
      <w:pPr>
        <w:ind w:left="1494" w:hanging="360"/>
      </w:pPr>
    </w:lvl>
    <w:lvl w:ilvl="1">
      <w:start w:val="1"/>
      <w:numFmt w:val="lowerLetter"/>
      <w:lvlText w:val="%2."/>
      <w:lvlJc w:val="left"/>
      <w:pPr>
        <w:ind w:left="2214" w:hanging="360"/>
      </w:pPr>
    </w:lvl>
    <w:lvl w:ilvl="2">
      <w:start w:val="1"/>
      <w:numFmt w:val="lowerRoman"/>
      <w:lvlText w:val="%3."/>
      <w:lvlJc w:val="right"/>
      <w:pPr>
        <w:ind w:left="2934" w:hanging="180"/>
      </w:pPr>
    </w:lvl>
    <w:lvl w:ilvl="3">
      <w:start w:val="1"/>
      <w:numFmt w:val="decimal"/>
      <w:lvlText w:val="%4."/>
      <w:lvlJc w:val="left"/>
      <w:pPr>
        <w:ind w:left="3654" w:hanging="360"/>
      </w:pPr>
    </w:lvl>
    <w:lvl w:ilvl="4">
      <w:start w:val="1"/>
      <w:numFmt w:val="lowerLetter"/>
      <w:lvlText w:val="%5."/>
      <w:lvlJc w:val="left"/>
      <w:pPr>
        <w:ind w:left="4374" w:hanging="360"/>
      </w:pPr>
    </w:lvl>
    <w:lvl w:ilvl="5">
      <w:start w:val="1"/>
      <w:numFmt w:val="lowerRoman"/>
      <w:lvlText w:val="%6."/>
      <w:lvlJc w:val="right"/>
      <w:pPr>
        <w:ind w:left="5094" w:hanging="180"/>
      </w:pPr>
    </w:lvl>
    <w:lvl w:ilvl="6">
      <w:start w:val="1"/>
      <w:numFmt w:val="decimal"/>
      <w:lvlText w:val="%7."/>
      <w:lvlJc w:val="left"/>
      <w:pPr>
        <w:ind w:left="5814" w:hanging="360"/>
      </w:pPr>
    </w:lvl>
    <w:lvl w:ilvl="7">
      <w:start w:val="1"/>
      <w:numFmt w:val="lowerLetter"/>
      <w:lvlText w:val="%8."/>
      <w:lvlJc w:val="left"/>
      <w:pPr>
        <w:ind w:left="6534" w:hanging="360"/>
      </w:pPr>
    </w:lvl>
    <w:lvl w:ilvl="8">
      <w:start w:val="1"/>
      <w:numFmt w:val="lowerRoman"/>
      <w:lvlText w:val="%9."/>
      <w:lvlJc w:val="right"/>
      <w:pPr>
        <w:ind w:left="7254" w:hanging="180"/>
      </w:pPr>
    </w:lvl>
  </w:abstractNum>
  <w:abstractNum w:abstractNumId="8" w15:restartNumberingAfterBreak="0">
    <w:nsid w:val="2CD51A59"/>
    <w:multiLevelType w:val="multilevel"/>
    <w:tmpl w:val="A5147290"/>
    <w:lvl w:ilvl="0">
      <w:start w:val="1"/>
      <w:numFmt w:val="lowerLetter"/>
      <w:lvlText w:val="%1."/>
      <w:lvlJc w:val="left"/>
      <w:pPr>
        <w:ind w:left="1506" w:hanging="360"/>
      </w:p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1.6.%4"/>
      <w:lvlJc w:val="left"/>
      <w:pPr>
        <w:ind w:left="3666" w:hanging="360"/>
      </w:pPr>
      <w:rPr>
        <w:rFonts w:hint="default"/>
        <w:b/>
        <w:bCs/>
      </w:r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9" w15:restartNumberingAfterBreak="0">
    <w:nsid w:val="2DAB349E"/>
    <w:multiLevelType w:val="multilevel"/>
    <w:tmpl w:val="A54AB324"/>
    <w:lvl w:ilvl="0">
      <w:start w:val="1"/>
      <w:numFmt w:val="decimal"/>
      <w:lvlText w:val="%1."/>
      <w:lvlJc w:val="left"/>
      <w:pPr>
        <w:ind w:left="1146" w:hanging="360"/>
      </w:p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10" w15:restartNumberingAfterBreak="0">
    <w:nsid w:val="30BA026A"/>
    <w:multiLevelType w:val="multilevel"/>
    <w:tmpl w:val="BDCCECDA"/>
    <w:lvl w:ilvl="0">
      <w:start w:val="1"/>
      <w:numFmt w:val="decimal"/>
      <w:pStyle w:val="Judul1"/>
      <w:lvlText w:val="1.4.%1"/>
      <w:lvlJc w:val="left"/>
      <w:pPr>
        <w:ind w:left="1146" w:hanging="360"/>
      </w:pPr>
    </w:lvl>
    <w:lvl w:ilvl="1">
      <w:start w:val="1"/>
      <w:numFmt w:val="lowerLetter"/>
      <w:pStyle w:val="Judul2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pStyle w:val="Judul4"/>
      <w:lvlText w:val="%4."/>
      <w:lvlJc w:val="left"/>
      <w:pPr>
        <w:ind w:left="2880" w:hanging="360"/>
      </w:pPr>
      <w:rPr>
        <w:rFonts w:ascii="Times New Roman" w:hAnsi="Times New Roman" w:cs="Times New Roman" w:hint="default"/>
        <w:i w:val="0"/>
        <w:iCs w:val="0"/>
        <w:color w:val="auto"/>
        <w:sz w:val="24"/>
        <w:szCs w:val="24"/>
      </w:rPr>
    </w:lvl>
    <w:lvl w:ilvl="4">
      <w:start w:val="1"/>
      <w:numFmt w:val="lowerLetter"/>
      <w:pStyle w:val="Judul5"/>
      <w:lvlText w:val="%5."/>
      <w:lvlJc w:val="left"/>
      <w:pPr>
        <w:ind w:left="3600" w:hanging="360"/>
      </w:pPr>
    </w:lvl>
    <w:lvl w:ilvl="5">
      <w:start w:val="1"/>
      <w:numFmt w:val="lowerRoman"/>
      <w:pStyle w:val="Judul6"/>
      <w:lvlText w:val="%6."/>
      <w:lvlJc w:val="right"/>
      <w:pPr>
        <w:ind w:left="4320" w:hanging="180"/>
      </w:pPr>
    </w:lvl>
    <w:lvl w:ilvl="6">
      <w:start w:val="1"/>
      <w:numFmt w:val="decimal"/>
      <w:pStyle w:val="Judul7"/>
      <w:lvlText w:val="%7."/>
      <w:lvlJc w:val="left"/>
      <w:pPr>
        <w:ind w:left="5040" w:hanging="360"/>
      </w:pPr>
    </w:lvl>
    <w:lvl w:ilvl="7">
      <w:start w:val="1"/>
      <w:numFmt w:val="lowerLetter"/>
      <w:pStyle w:val="Judul8"/>
      <w:lvlText w:val="%8."/>
      <w:lvlJc w:val="left"/>
      <w:pPr>
        <w:ind w:left="5760" w:hanging="360"/>
      </w:pPr>
    </w:lvl>
    <w:lvl w:ilvl="8">
      <w:start w:val="1"/>
      <w:numFmt w:val="lowerRoman"/>
      <w:pStyle w:val="Judul9"/>
      <w:lvlText w:val="%9."/>
      <w:lvlJc w:val="right"/>
      <w:pPr>
        <w:ind w:left="6480" w:hanging="180"/>
      </w:pPr>
    </w:lvl>
  </w:abstractNum>
  <w:abstractNum w:abstractNumId="11" w15:restartNumberingAfterBreak="0">
    <w:nsid w:val="36CD11A4"/>
    <w:multiLevelType w:val="multilevel"/>
    <w:tmpl w:val="D2022CEA"/>
    <w:lvl w:ilvl="0">
      <w:start w:val="1"/>
      <w:numFmt w:val="decimal"/>
      <w:pStyle w:val="Sub2Bab2"/>
      <w:lvlText w:val="%1."/>
      <w:lvlJc w:val="left"/>
      <w:pPr>
        <w:ind w:left="720" w:hanging="360"/>
      </w:pPr>
    </w:lvl>
    <w:lvl w:ilvl="1">
      <w:start w:val="1"/>
      <w:numFmt w:val="decimal"/>
      <w:lvlText w:val="3. %2"/>
      <w:lvlJc w:val="left"/>
      <w:pPr>
        <w:ind w:left="1146" w:hanging="360"/>
      </w:pPr>
    </w:lvl>
    <w:lvl w:ilvl="2">
      <w:start w:val="1"/>
      <w:numFmt w:val="decimal"/>
      <w:lvlText w:val="3. 2. %3"/>
      <w:lvlJc w:val="left"/>
      <w:pPr>
        <w:ind w:left="720" w:hanging="360"/>
      </w:pPr>
    </w:lvl>
    <w:lvl w:ilvl="3">
      <w:start w:val="1"/>
      <w:numFmt w:val="decimal"/>
      <w:lvlText w:val="%1.%2.%3.%4"/>
      <w:lvlJc w:val="left"/>
      <w:pPr>
        <w:ind w:left="1080" w:hanging="720"/>
      </w:pPr>
    </w:lvl>
    <w:lvl w:ilvl="4">
      <w:start w:val="1"/>
      <w:numFmt w:val="decimal"/>
      <w:lvlText w:val="%1.%2.%3.%4.%5"/>
      <w:lvlJc w:val="left"/>
      <w:pPr>
        <w:ind w:left="1440" w:hanging="1080"/>
      </w:pPr>
    </w:lvl>
    <w:lvl w:ilvl="5">
      <w:start w:val="1"/>
      <w:numFmt w:val="decimal"/>
      <w:lvlText w:val="%1.%2.%3.%4.%5.%6"/>
      <w:lvlJc w:val="left"/>
      <w:pPr>
        <w:ind w:left="1440" w:hanging="1080"/>
      </w:pPr>
    </w:lvl>
    <w:lvl w:ilvl="6">
      <w:start w:val="1"/>
      <w:numFmt w:val="decimal"/>
      <w:lvlText w:val="%1.%2.%3.%4.%5.%6.%7"/>
      <w:lvlJc w:val="left"/>
      <w:pPr>
        <w:ind w:left="1800" w:hanging="1440"/>
      </w:pPr>
    </w:lvl>
    <w:lvl w:ilvl="7">
      <w:start w:val="1"/>
      <w:numFmt w:val="decimal"/>
      <w:lvlText w:val="%1.%2.%3.%4.%5.%6.%7.%8"/>
      <w:lvlJc w:val="left"/>
      <w:pPr>
        <w:ind w:left="1800" w:hanging="1440"/>
      </w:pPr>
    </w:lvl>
    <w:lvl w:ilvl="8">
      <w:start w:val="1"/>
      <w:numFmt w:val="decimal"/>
      <w:lvlText w:val="%1.%2.%3.%4.%5.%6.%7.%8.%9"/>
      <w:lvlJc w:val="left"/>
      <w:pPr>
        <w:ind w:left="2160" w:hanging="1800"/>
      </w:pPr>
    </w:lvl>
  </w:abstractNum>
  <w:abstractNum w:abstractNumId="12" w15:restartNumberingAfterBreak="0">
    <w:nsid w:val="3E1A19E6"/>
    <w:multiLevelType w:val="hybridMultilevel"/>
    <w:tmpl w:val="82DE229C"/>
    <w:lvl w:ilvl="0" w:tplc="338CD3B0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87E581C"/>
    <w:multiLevelType w:val="hybridMultilevel"/>
    <w:tmpl w:val="49B8A3F2"/>
    <w:lvl w:ilvl="0" w:tplc="4FD6186C">
      <w:start w:val="1"/>
      <w:numFmt w:val="upperLetter"/>
      <w:lvlText w:val="%1.)"/>
      <w:lvlJc w:val="left"/>
      <w:pPr>
        <w:ind w:left="937" w:hanging="37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49C00366"/>
    <w:multiLevelType w:val="multilevel"/>
    <w:tmpl w:val="2BA015C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D783F67"/>
    <w:multiLevelType w:val="multilevel"/>
    <w:tmpl w:val="2E84CE0E"/>
    <w:lvl w:ilvl="0">
      <w:start w:val="1"/>
      <w:numFmt w:val="bullet"/>
      <w:lvlText w:val="-"/>
      <w:lvlJc w:val="left"/>
      <w:pPr>
        <w:ind w:left="1789" w:hanging="360"/>
      </w:pPr>
      <w:rPr>
        <w:rFonts w:ascii="Times New Roman" w:eastAsia="Times New Roman" w:hAnsi="Times New Roman" w:cs="Times New Roman"/>
      </w:rPr>
    </w:lvl>
    <w:lvl w:ilvl="1">
      <w:start w:val="1"/>
      <w:numFmt w:val="bullet"/>
      <w:lvlText w:val="o"/>
      <w:lvlJc w:val="left"/>
      <w:pPr>
        <w:ind w:left="2509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29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49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69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389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09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29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49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5275068E"/>
    <w:multiLevelType w:val="hybridMultilevel"/>
    <w:tmpl w:val="6CF6958C"/>
    <w:lvl w:ilvl="0" w:tplc="B088D8A0">
      <w:start w:val="1"/>
      <w:numFmt w:val="lowerLetter"/>
      <w:lvlText w:val="%1."/>
      <w:lvlJc w:val="left"/>
      <w:pPr>
        <w:ind w:left="927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7" w15:restartNumberingAfterBreak="0">
    <w:nsid w:val="59171EDD"/>
    <w:multiLevelType w:val="multilevel"/>
    <w:tmpl w:val="4314CFDC"/>
    <w:lvl w:ilvl="0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616E1768"/>
    <w:multiLevelType w:val="hybridMultilevel"/>
    <w:tmpl w:val="E4D67020"/>
    <w:lvl w:ilvl="0" w:tplc="6CFC6AB4">
      <w:start w:val="1"/>
      <w:numFmt w:val="decimal"/>
      <w:lvlText w:val="%1)"/>
      <w:lvlJc w:val="left"/>
      <w:pPr>
        <w:ind w:left="1429" w:hanging="360"/>
      </w:pPr>
      <w:rPr>
        <w:rFonts w:hint="default"/>
        <w:i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9" w15:restartNumberingAfterBreak="0">
    <w:nsid w:val="66B20D2F"/>
    <w:multiLevelType w:val="hybridMultilevel"/>
    <w:tmpl w:val="72024DA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240C7D"/>
    <w:multiLevelType w:val="multilevel"/>
    <w:tmpl w:val="A33481C6"/>
    <w:lvl w:ilvl="0">
      <w:start w:val="1"/>
      <w:numFmt w:val="upperLetter"/>
      <w:lvlText w:val="%1."/>
      <w:lvlJc w:val="left"/>
      <w:pPr>
        <w:ind w:left="1069" w:hanging="360"/>
      </w:p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6E22613D"/>
    <w:multiLevelType w:val="multilevel"/>
    <w:tmpl w:val="729C4C86"/>
    <w:lvl w:ilvl="0">
      <w:start w:val="1"/>
      <w:numFmt w:val="bullet"/>
      <w:pStyle w:val="Sub2Bab3"/>
      <w:lvlText w:val="-"/>
      <w:lvlJc w:val="left"/>
      <w:pPr>
        <w:ind w:left="1789" w:hanging="360"/>
      </w:pPr>
      <w:rPr>
        <w:rFonts w:ascii="Times New Roman" w:eastAsia="Times New Roman" w:hAnsi="Times New Roman" w:cs="Times New Roman"/>
      </w:rPr>
    </w:lvl>
    <w:lvl w:ilvl="1">
      <w:start w:val="1"/>
      <w:numFmt w:val="bullet"/>
      <w:lvlText w:val="o"/>
      <w:lvlJc w:val="left"/>
      <w:pPr>
        <w:ind w:left="2509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29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49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69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389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09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29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49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733C229D"/>
    <w:multiLevelType w:val="multilevel"/>
    <w:tmpl w:val="4DCE58B8"/>
    <w:lvl w:ilvl="0">
      <w:start w:val="2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1080" w:hanging="360"/>
      </w:pPr>
    </w:lvl>
    <w:lvl w:ilvl="2">
      <w:start w:val="1"/>
      <w:numFmt w:val="decimal"/>
      <w:lvlText w:val="%1.%2.%3"/>
      <w:lvlJc w:val="left"/>
      <w:pPr>
        <w:ind w:left="2160" w:hanging="720"/>
      </w:pPr>
    </w:lvl>
    <w:lvl w:ilvl="3">
      <w:start w:val="1"/>
      <w:numFmt w:val="decimal"/>
      <w:lvlText w:val="%1.%2.%3.%4"/>
      <w:lvlJc w:val="left"/>
      <w:pPr>
        <w:ind w:left="2880" w:hanging="720"/>
      </w:pPr>
    </w:lvl>
    <w:lvl w:ilvl="4">
      <w:start w:val="1"/>
      <w:numFmt w:val="decimal"/>
      <w:lvlText w:val="%1.%2.%3.%4.%5"/>
      <w:lvlJc w:val="left"/>
      <w:pPr>
        <w:ind w:left="3960" w:hanging="1080"/>
      </w:pPr>
    </w:lvl>
    <w:lvl w:ilvl="5">
      <w:start w:val="1"/>
      <w:numFmt w:val="decimal"/>
      <w:lvlText w:val="%1.%2.%3.%4.%5.%6"/>
      <w:lvlJc w:val="left"/>
      <w:pPr>
        <w:ind w:left="4680" w:hanging="1080"/>
      </w:pPr>
    </w:lvl>
    <w:lvl w:ilvl="6">
      <w:start w:val="1"/>
      <w:numFmt w:val="decimal"/>
      <w:lvlText w:val="%1.%2.%3.%4.%5.%6.%7"/>
      <w:lvlJc w:val="left"/>
      <w:pPr>
        <w:ind w:left="5760" w:hanging="1440"/>
      </w:pPr>
    </w:lvl>
    <w:lvl w:ilvl="7">
      <w:start w:val="1"/>
      <w:numFmt w:val="decimal"/>
      <w:lvlText w:val="%1.%2.%3.%4.%5.%6.%7.%8"/>
      <w:lvlJc w:val="left"/>
      <w:pPr>
        <w:ind w:left="6480" w:hanging="1440"/>
      </w:pPr>
    </w:lvl>
    <w:lvl w:ilvl="8">
      <w:start w:val="1"/>
      <w:numFmt w:val="decimal"/>
      <w:lvlText w:val="%1.%2.%3.%4.%5.%6.%7.%8.%9"/>
      <w:lvlJc w:val="left"/>
      <w:pPr>
        <w:ind w:left="7560" w:hanging="1800"/>
      </w:pPr>
    </w:lvl>
  </w:abstractNum>
  <w:abstractNum w:abstractNumId="23" w15:restartNumberingAfterBreak="0">
    <w:nsid w:val="743260AA"/>
    <w:multiLevelType w:val="multilevel"/>
    <w:tmpl w:val="43EC282A"/>
    <w:lvl w:ilvl="0">
      <w:start w:val="1"/>
      <w:numFmt w:val="decimal"/>
      <w:lvlText w:val="BAB %1"/>
      <w:lvlJc w:val="left"/>
      <w:pPr>
        <w:ind w:left="0" w:firstLine="0"/>
      </w:pPr>
    </w:lvl>
    <w:lvl w:ilvl="1">
      <w:start w:val="1"/>
      <w:numFmt w:val="decimal"/>
      <w:pStyle w:val="SubBab5"/>
      <w:lvlText w:val=""/>
      <w:lvlJc w:val="left"/>
      <w:pPr>
        <w:ind w:left="0" w:firstLine="0"/>
      </w:pPr>
    </w:lvl>
    <w:lvl w:ilvl="2">
      <w:start w:val="1"/>
      <w:numFmt w:val="decimal"/>
      <w:lvlText w:val="%3."/>
      <w:lvlJc w:val="left"/>
      <w:pPr>
        <w:ind w:left="0" w:firstLine="0"/>
      </w:pPr>
    </w:lvl>
    <w:lvl w:ilvl="3">
      <w:start w:val="1"/>
      <w:numFmt w:val="decimal"/>
      <w:lvlText w:val=""/>
      <w:lvlJc w:val="left"/>
      <w:pPr>
        <w:ind w:left="0" w:firstLine="0"/>
      </w:pPr>
    </w:lvl>
    <w:lvl w:ilvl="4">
      <w:start w:val="1"/>
      <w:numFmt w:val="decimal"/>
      <w:lvlText w:val=""/>
      <w:lvlJc w:val="left"/>
      <w:pPr>
        <w:ind w:left="0" w:firstLine="0"/>
      </w:pPr>
    </w:lvl>
    <w:lvl w:ilvl="5">
      <w:start w:val="1"/>
      <w:numFmt w:val="decimal"/>
      <w:lvlText w:val=""/>
      <w:lvlJc w:val="left"/>
      <w:pPr>
        <w:ind w:left="0" w:firstLine="0"/>
      </w:pPr>
    </w:lvl>
    <w:lvl w:ilvl="6">
      <w:start w:val="1"/>
      <w:numFmt w:val="decimal"/>
      <w:lvlText w:val=""/>
      <w:lvlJc w:val="left"/>
      <w:pPr>
        <w:ind w:left="0" w:firstLine="0"/>
      </w:pPr>
    </w:lvl>
    <w:lvl w:ilvl="7">
      <w:start w:val="1"/>
      <w:numFmt w:val="decimal"/>
      <w:lvlText w:val=""/>
      <w:lvlJc w:val="left"/>
      <w:pPr>
        <w:ind w:left="0" w:firstLine="0"/>
      </w:pPr>
    </w:lvl>
    <w:lvl w:ilvl="8">
      <w:start w:val="1"/>
      <w:numFmt w:val="decimal"/>
      <w:lvlText w:val=""/>
      <w:lvlJc w:val="left"/>
      <w:pPr>
        <w:ind w:left="0" w:firstLine="0"/>
      </w:pPr>
    </w:lvl>
  </w:abstractNum>
  <w:abstractNum w:abstractNumId="24" w15:restartNumberingAfterBreak="0">
    <w:nsid w:val="74E301B4"/>
    <w:multiLevelType w:val="hybridMultilevel"/>
    <w:tmpl w:val="C61EF9AC"/>
    <w:lvl w:ilvl="0" w:tplc="0A0601FE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5" w15:restartNumberingAfterBreak="0">
    <w:nsid w:val="799464B6"/>
    <w:multiLevelType w:val="hybridMultilevel"/>
    <w:tmpl w:val="7D128F82"/>
    <w:lvl w:ilvl="0" w:tplc="42227CBC">
      <w:start w:val="1"/>
      <w:numFmt w:val="decimal"/>
      <w:lvlText w:val="5.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F6A66EC"/>
    <w:multiLevelType w:val="multilevel"/>
    <w:tmpl w:val="88361F3A"/>
    <w:lvl w:ilvl="0">
      <w:start w:val="1"/>
      <w:numFmt w:val="lowerLetter"/>
      <w:lvlText w:val="%1."/>
      <w:lvlJc w:val="left"/>
      <w:pPr>
        <w:ind w:left="1069" w:hanging="360"/>
      </w:p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27" w15:restartNumberingAfterBreak="0">
    <w:nsid w:val="7F900222"/>
    <w:multiLevelType w:val="multilevel"/>
    <w:tmpl w:val="655AAE8C"/>
    <w:lvl w:ilvl="0">
      <w:start w:val="1"/>
      <w:numFmt w:val="decimal"/>
      <w:lvlText w:val="3.1.%1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num w:numId="1" w16cid:durableId="1638994745">
    <w:abstractNumId w:val="11"/>
  </w:num>
  <w:num w:numId="2" w16cid:durableId="1802383466">
    <w:abstractNumId w:val="21"/>
  </w:num>
  <w:num w:numId="3" w16cid:durableId="1208177711">
    <w:abstractNumId w:val="5"/>
  </w:num>
  <w:num w:numId="4" w16cid:durableId="1104770570">
    <w:abstractNumId w:val="22"/>
  </w:num>
  <w:num w:numId="5" w16cid:durableId="626400476">
    <w:abstractNumId w:val="2"/>
  </w:num>
  <w:num w:numId="6" w16cid:durableId="1896702640">
    <w:abstractNumId w:val="3"/>
  </w:num>
  <w:num w:numId="7" w16cid:durableId="1056510661">
    <w:abstractNumId w:val="4"/>
  </w:num>
  <w:num w:numId="8" w16cid:durableId="617956048">
    <w:abstractNumId w:val="23"/>
  </w:num>
  <w:num w:numId="9" w16cid:durableId="841238902">
    <w:abstractNumId w:val="7"/>
  </w:num>
  <w:num w:numId="10" w16cid:durableId="54859439">
    <w:abstractNumId w:val="20"/>
  </w:num>
  <w:num w:numId="11" w16cid:durableId="547960557">
    <w:abstractNumId w:val="14"/>
  </w:num>
  <w:num w:numId="12" w16cid:durableId="1213736534">
    <w:abstractNumId w:val="10"/>
  </w:num>
  <w:num w:numId="13" w16cid:durableId="3092850">
    <w:abstractNumId w:val="9"/>
  </w:num>
  <w:num w:numId="14" w16cid:durableId="277688041">
    <w:abstractNumId w:val="0"/>
  </w:num>
  <w:num w:numId="15" w16cid:durableId="1170608679">
    <w:abstractNumId w:val="8"/>
  </w:num>
  <w:num w:numId="16" w16cid:durableId="1079212069">
    <w:abstractNumId w:val="26"/>
  </w:num>
  <w:num w:numId="17" w16cid:durableId="672728202">
    <w:abstractNumId w:val="27"/>
  </w:num>
  <w:num w:numId="18" w16cid:durableId="900100645">
    <w:abstractNumId w:val="15"/>
  </w:num>
  <w:num w:numId="19" w16cid:durableId="1907836693">
    <w:abstractNumId w:val="1"/>
  </w:num>
  <w:num w:numId="20" w16cid:durableId="1035231963">
    <w:abstractNumId w:val="19"/>
  </w:num>
  <w:num w:numId="21" w16cid:durableId="1005399471">
    <w:abstractNumId w:val="6"/>
  </w:num>
  <w:num w:numId="22" w16cid:durableId="1368530446">
    <w:abstractNumId w:val="18"/>
  </w:num>
  <w:num w:numId="23" w16cid:durableId="133721358">
    <w:abstractNumId w:val="24"/>
  </w:num>
  <w:num w:numId="24" w16cid:durableId="64764710">
    <w:abstractNumId w:val="17"/>
  </w:num>
  <w:num w:numId="25" w16cid:durableId="1536037039">
    <w:abstractNumId w:val="12"/>
  </w:num>
  <w:num w:numId="26" w16cid:durableId="140511578">
    <w:abstractNumId w:val="25"/>
  </w:num>
  <w:num w:numId="27" w16cid:durableId="327950655">
    <w:abstractNumId w:val="13"/>
  </w:num>
  <w:num w:numId="28" w16cid:durableId="855733439">
    <w:abstractNumId w:val="16"/>
  </w:num>
  <w:num w:numId="29" w16cid:durableId="1356736023">
    <w:abstractNumId w:val="10"/>
  </w:num>
  <w:num w:numId="30" w16cid:durableId="1848206165">
    <w:abstractNumId w:val="10"/>
  </w:num>
  <w:numIdMacAtCleanup w:val="2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F519D"/>
    <w:rsid w:val="00010D71"/>
    <w:rsid w:val="000120C6"/>
    <w:rsid w:val="0002019C"/>
    <w:rsid w:val="0002149B"/>
    <w:rsid w:val="00023361"/>
    <w:rsid w:val="000327DE"/>
    <w:rsid w:val="00033663"/>
    <w:rsid w:val="000443C3"/>
    <w:rsid w:val="00044FB4"/>
    <w:rsid w:val="00045651"/>
    <w:rsid w:val="000531FE"/>
    <w:rsid w:val="00053518"/>
    <w:rsid w:val="00053AFF"/>
    <w:rsid w:val="000611BA"/>
    <w:rsid w:val="000709A6"/>
    <w:rsid w:val="00082539"/>
    <w:rsid w:val="00090766"/>
    <w:rsid w:val="000947AE"/>
    <w:rsid w:val="00095FAE"/>
    <w:rsid w:val="00096614"/>
    <w:rsid w:val="000A0728"/>
    <w:rsid w:val="000A2830"/>
    <w:rsid w:val="000A68D0"/>
    <w:rsid w:val="000A7F02"/>
    <w:rsid w:val="000B1584"/>
    <w:rsid w:val="000B42E3"/>
    <w:rsid w:val="000B6814"/>
    <w:rsid w:val="000C2B77"/>
    <w:rsid w:val="000D3A69"/>
    <w:rsid w:val="000D65C9"/>
    <w:rsid w:val="000E008A"/>
    <w:rsid w:val="000F779E"/>
    <w:rsid w:val="00100A75"/>
    <w:rsid w:val="001157C2"/>
    <w:rsid w:val="00121EF0"/>
    <w:rsid w:val="00132532"/>
    <w:rsid w:val="00136635"/>
    <w:rsid w:val="0013688A"/>
    <w:rsid w:val="00137858"/>
    <w:rsid w:val="00141F71"/>
    <w:rsid w:val="00145F76"/>
    <w:rsid w:val="00151634"/>
    <w:rsid w:val="0015599A"/>
    <w:rsid w:val="00162BB6"/>
    <w:rsid w:val="001631EA"/>
    <w:rsid w:val="00171E08"/>
    <w:rsid w:val="00184F32"/>
    <w:rsid w:val="00197A30"/>
    <w:rsid w:val="001A6DA2"/>
    <w:rsid w:val="001B75E0"/>
    <w:rsid w:val="001C3738"/>
    <w:rsid w:val="001C6970"/>
    <w:rsid w:val="001C7421"/>
    <w:rsid w:val="001C7F3C"/>
    <w:rsid w:val="001D1373"/>
    <w:rsid w:val="001D5BA8"/>
    <w:rsid w:val="001D5C7F"/>
    <w:rsid w:val="001D75AC"/>
    <w:rsid w:val="001E1A26"/>
    <w:rsid w:val="001E4CE0"/>
    <w:rsid w:val="001E7B5C"/>
    <w:rsid w:val="001F0401"/>
    <w:rsid w:val="001F4093"/>
    <w:rsid w:val="001F68DE"/>
    <w:rsid w:val="00201550"/>
    <w:rsid w:val="00201D34"/>
    <w:rsid w:val="00210BCB"/>
    <w:rsid w:val="00212414"/>
    <w:rsid w:val="002152A2"/>
    <w:rsid w:val="00216D13"/>
    <w:rsid w:val="0024292C"/>
    <w:rsid w:val="00243970"/>
    <w:rsid w:val="0024787D"/>
    <w:rsid w:val="00251393"/>
    <w:rsid w:val="002525C8"/>
    <w:rsid w:val="00253E4C"/>
    <w:rsid w:val="002601DD"/>
    <w:rsid w:val="00260C39"/>
    <w:rsid w:val="00261EA8"/>
    <w:rsid w:val="002736D1"/>
    <w:rsid w:val="00273E46"/>
    <w:rsid w:val="00275147"/>
    <w:rsid w:val="002801D3"/>
    <w:rsid w:val="00281989"/>
    <w:rsid w:val="00290F9D"/>
    <w:rsid w:val="002959CF"/>
    <w:rsid w:val="002960B0"/>
    <w:rsid w:val="002964B2"/>
    <w:rsid w:val="002A7AB4"/>
    <w:rsid w:val="002A7B66"/>
    <w:rsid w:val="002B6CA2"/>
    <w:rsid w:val="002C1050"/>
    <w:rsid w:val="002D153D"/>
    <w:rsid w:val="002D1A46"/>
    <w:rsid w:val="002D1E92"/>
    <w:rsid w:val="002D27D5"/>
    <w:rsid w:val="002E02CB"/>
    <w:rsid w:val="002E1E2E"/>
    <w:rsid w:val="002E415B"/>
    <w:rsid w:val="002F0A89"/>
    <w:rsid w:val="002F1433"/>
    <w:rsid w:val="002F156D"/>
    <w:rsid w:val="002F3CCE"/>
    <w:rsid w:val="002F3CFE"/>
    <w:rsid w:val="00307F50"/>
    <w:rsid w:val="003157E6"/>
    <w:rsid w:val="00331303"/>
    <w:rsid w:val="003348F9"/>
    <w:rsid w:val="00353515"/>
    <w:rsid w:val="00355929"/>
    <w:rsid w:val="00357D1F"/>
    <w:rsid w:val="00376070"/>
    <w:rsid w:val="00381BCB"/>
    <w:rsid w:val="00385EC6"/>
    <w:rsid w:val="003A1725"/>
    <w:rsid w:val="003A173B"/>
    <w:rsid w:val="003A445F"/>
    <w:rsid w:val="003A4998"/>
    <w:rsid w:val="003C755C"/>
    <w:rsid w:val="003D0A00"/>
    <w:rsid w:val="003D41DA"/>
    <w:rsid w:val="003E0025"/>
    <w:rsid w:val="003F06F5"/>
    <w:rsid w:val="003F1EF0"/>
    <w:rsid w:val="003F7BE3"/>
    <w:rsid w:val="00401318"/>
    <w:rsid w:val="00401AC0"/>
    <w:rsid w:val="00401C59"/>
    <w:rsid w:val="004020D2"/>
    <w:rsid w:val="0040341B"/>
    <w:rsid w:val="00407023"/>
    <w:rsid w:val="004117D7"/>
    <w:rsid w:val="00411D8E"/>
    <w:rsid w:val="00412309"/>
    <w:rsid w:val="004127F2"/>
    <w:rsid w:val="00416B32"/>
    <w:rsid w:val="00417C7F"/>
    <w:rsid w:val="00422F12"/>
    <w:rsid w:val="00424C76"/>
    <w:rsid w:val="0042555C"/>
    <w:rsid w:val="00425A20"/>
    <w:rsid w:val="00427693"/>
    <w:rsid w:val="00427E58"/>
    <w:rsid w:val="00431AD1"/>
    <w:rsid w:val="00443243"/>
    <w:rsid w:val="00447787"/>
    <w:rsid w:val="0045081E"/>
    <w:rsid w:val="00455B1D"/>
    <w:rsid w:val="004655E1"/>
    <w:rsid w:val="00466F7B"/>
    <w:rsid w:val="00471EFB"/>
    <w:rsid w:val="00473974"/>
    <w:rsid w:val="00473F9A"/>
    <w:rsid w:val="00477AC1"/>
    <w:rsid w:val="00480506"/>
    <w:rsid w:val="0049357C"/>
    <w:rsid w:val="0049607F"/>
    <w:rsid w:val="004A03FC"/>
    <w:rsid w:val="004B0EAD"/>
    <w:rsid w:val="004B1F5B"/>
    <w:rsid w:val="004B45B0"/>
    <w:rsid w:val="004C2D50"/>
    <w:rsid w:val="004E5E94"/>
    <w:rsid w:val="004F519D"/>
    <w:rsid w:val="004F6436"/>
    <w:rsid w:val="00503AD9"/>
    <w:rsid w:val="005069BD"/>
    <w:rsid w:val="005125DF"/>
    <w:rsid w:val="0051702A"/>
    <w:rsid w:val="005177D9"/>
    <w:rsid w:val="00522A69"/>
    <w:rsid w:val="005342FB"/>
    <w:rsid w:val="00542F0F"/>
    <w:rsid w:val="00543DC6"/>
    <w:rsid w:val="00550BB0"/>
    <w:rsid w:val="005555B4"/>
    <w:rsid w:val="005602BE"/>
    <w:rsid w:val="0056066A"/>
    <w:rsid w:val="005758F9"/>
    <w:rsid w:val="005940C0"/>
    <w:rsid w:val="005A11CA"/>
    <w:rsid w:val="005A2910"/>
    <w:rsid w:val="005A43B3"/>
    <w:rsid w:val="005B0D5F"/>
    <w:rsid w:val="005B4948"/>
    <w:rsid w:val="005B6DB0"/>
    <w:rsid w:val="005B751A"/>
    <w:rsid w:val="005C581B"/>
    <w:rsid w:val="005C6EE2"/>
    <w:rsid w:val="005E5EED"/>
    <w:rsid w:val="005F4FF2"/>
    <w:rsid w:val="0060679D"/>
    <w:rsid w:val="006201EE"/>
    <w:rsid w:val="00624980"/>
    <w:rsid w:val="0062646C"/>
    <w:rsid w:val="006434C4"/>
    <w:rsid w:val="00650EAD"/>
    <w:rsid w:val="0066752E"/>
    <w:rsid w:val="0069051B"/>
    <w:rsid w:val="00694805"/>
    <w:rsid w:val="006A27CD"/>
    <w:rsid w:val="006A6DFB"/>
    <w:rsid w:val="006B10F2"/>
    <w:rsid w:val="006B6184"/>
    <w:rsid w:val="006B78AE"/>
    <w:rsid w:val="006C1C38"/>
    <w:rsid w:val="006C4BB7"/>
    <w:rsid w:val="006C788B"/>
    <w:rsid w:val="006E1808"/>
    <w:rsid w:val="007028BA"/>
    <w:rsid w:val="00706882"/>
    <w:rsid w:val="007117A1"/>
    <w:rsid w:val="007141A7"/>
    <w:rsid w:val="0072553C"/>
    <w:rsid w:val="00725C49"/>
    <w:rsid w:val="00731958"/>
    <w:rsid w:val="00736635"/>
    <w:rsid w:val="007373D4"/>
    <w:rsid w:val="0073780D"/>
    <w:rsid w:val="00743374"/>
    <w:rsid w:val="00743EF1"/>
    <w:rsid w:val="0074788F"/>
    <w:rsid w:val="00762232"/>
    <w:rsid w:val="0076516E"/>
    <w:rsid w:val="007657F4"/>
    <w:rsid w:val="00774A77"/>
    <w:rsid w:val="00783E70"/>
    <w:rsid w:val="00791B0F"/>
    <w:rsid w:val="00792F45"/>
    <w:rsid w:val="007A024E"/>
    <w:rsid w:val="007A1162"/>
    <w:rsid w:val="007A64F0"/>
    <w:rsid w:val="007A69E8"/>
    <w:rsid w:val="007A7455"/>
    <w:rsid w:val="007C0595"/>
    <w:rsid w:val="007C479E"/>
    <w:rsid w:val="007D7A42"/>
    <w:rsid w:val="007E27F5"/>
    <w:rsid w:val="007E57F7"/>
    <w:rsid w:val="007F0D6B"/>
    <w:rsid w:val="007F5EB1"/>
    <w:rsid w:val="007F7B5E"/>
    <w:rsid w:val="00801289"/>
    <w:rsid w:val="008022D8"/>
    <w:rsid w:val="00804527"/>
    <w:rsid w:val="0080680E"/>
    <w:rsid w:val="00815904"/>
    <w:rsid w:val="00815D01"/>
    <w:rsid w:val="00816B60"/>
    <w:rsid w:val="00821A01"/>
    <w:rsid w:val="008316FD"/>
    <w:rsid w:val="008324BB"/>
    <w:rsid w:val="00837FE9"/>
    <w:rsid w:val="00841CFC"/>
    <w:rsid w:val="00865E8F"/>
    <w:rsid w:val="00870BA1"/>
    <w:rsid w:val="00871137"/>
    <w:rsid w:val="00874770"/>
    <w:rsid w:val="008A066A"/>
    <w:rsid w:val="008A41B1"/>
    <w:rsid w:val="008A741F"/>
    <w:rsid w:val="008C3CD6"/>
    <w:rsid w:val="008C7876"/>
    <w:rsid w:val="008D0D13"/>
    <w:rsid w:val="008D183C"/>
    <w:rsid w:val="008D3DB9"/>
    <w:rsid w:val="008E20DB"/>
    <w:rsid w:val="008E7773"/>
    <w:rsid w:val="008F0292"/>
    <w:rsid w:val="0090330D"/>
    <w:rsid w:val="00905462"/>
    <w:rsid w:val="009112A5"/>
    <w:rsid w:val="00911A25"/>
    <w:rsid w:val="0091457F"/>
    <w:rsid w:val="00926297"/>
    <w:rsid w:val="009276FA"/>
    <w:rsid w:val="00930855"/>
    <w:rsid w:val="00933E1F"/>
    <w:rsid w:val="00943419"/>
    <w:rsid w:val="00943D7F"/>
    <w:rsid w:val="0094476A"/>
    <w:rsid w:val="00954B87"/>
    <w:rsid w:val="00964B57"/>
    <w:rsid w:val="009722ED"/>
    <w:rsid w:val="00974636"/>
    <w:rsid w:val="00983C9B"/>
    <w:rsid w:val="00997E84"/>
    <w:rsid w:val="009A15D9"/>
    <w:rsid w:val="009A536C"/>
    <w:rsid w:val="009B1CE0"/>
    <w:rsid w:val="009C6CBE"/>
    <w:rsid w:val="009E0CB6"/>
    <w:rsid w:val="009E2BAB"/>
    <w:rsid w:val="009E481A"/>
    <w:rsid w:val="009E4C59"/>
    <w:rsid w:val="009E687D"/>
    <w:rsid w:val="009F353D"/>
    <w:rsid w:val="009F5127"/>
    <w:rsid w:val="00A10A64"/>
    <w:rsid w:val="00A1271A"/>
    <w:rsid w:val="00A1642D"/>
    <w:rsid w:val="00A22AAE"/>
    <w:rsid w:val="00A264A6"/>
    <w:rsid w:val="00A3378F"/>
    <w:rsid w:val="00A343F8"/>
    <w:rsid w:val="00A35BCF"/>
    <w:rsid w:val="00A417CC"/>
    <w:rsid w:val="00A526CC"/>
    <w:rsid w:val="00A572B1"/>
    <w:rsid w:val="00A6330F"/>
    <w:rsid w:val="00A64FBA"/>
    <w:rsid w:val="00A66F9C"/>
    <w:rsid w:val="00A74A7A"/>
    <w:rsid w:val="00A85CE8"/>
    <w:rsid w:val="00A87B12"/>
    <w:rsid w:val="00A97657"/>
    <w:rsid w:val="00AA36AC"/>
    <w:rsid w:val="00AB7D68"/>
    <w:rsid w:val="00AC2607"/>
    <w:rsid w:val="00AE2F6D"/>
    <w:rsid w:val="00AE3CF6"/>
    <w:rsid w:val="00AE4412"/>
    <w:rsid w:val="00AF2ECA"/>
    <w:rsid w:val="00AF3AF6"/>
    <w:rsid w:val="00B064F6"/>
    <w:rsid w:val="00B0721A"/>
    <w:rsid w:val="00B12F1A"/>
    <w:rsid w:val="00B13D4C"/>
    <w:rsid w:val="00B25123"/>
    <w:rsid w:val="00B26394"/>
    <w:rsid w:val="00B27FE5"/>
    <w:rsid w:val="00B30BA0"/>
    <w:rsid w:val="00B36B97"/>
    <w:rsid w:val="00B51081"/>
    <w:rsid w:val="00B557EE"/>
    <w:rsid w:val="00B64DD9"/>
    <w:rsid w:val="00B66B6E"/>
    <w:rsid w:val="00B76C95"/>
    <w:rsid w:val="00B81CDA"/>
    <w:rsid w:val="00B865FB"/>
    <w:rsid w:val="00B95BD0"/>
    <w:rsid w:val="00B97424"/>
    <w:rsid w:val="00BA3D9C"/>
    <w:rsid w:val="00BB1927"/>
    <w:rsid w:val="00BB5123"/>
    <w:rsid w:val="00BB6631"/>
    <w:rsid w:val="00BC1AFA"/>
    <w:rsid w:val="00BC6CD1"/>
    <w:rsid w:val="00BD21C4"/>
    <w:rsid w:val="00BD4C5C"/>
    <w:rsid w:val="00BD65FA"/>
    <w:rsid w:val="00BE0F6B"/>
    <w:rsid w:val="00BE3DFD"/>
    <w:rsid w:val="00BE4E23"/>
    <w:rsid w:val="00BF10B4"/>
    <w:rsid w:val="00BF6155"/>
    <w:rsid w:val="00C0320D"/>
    <w:rsid w:val="00C06911"/>
    <w:rsid w:val="00C12616"/>
    <w:rsid w:val="00C17F59"/>
    <w:rsid w:val="00C342B0"/>
    <w:rsid w:val="00C371BE"/>
    <w:rsid w:val="00C51344"/>
    <w:rsid w:val="00C52329"/>
    <w:rsid w:val="00C53AB4"/>
    <w:rsid w:val="00C55C99"/>
    <w:rsid w:val="00C57447"/>
    <w:rsid w:val="00C62421"/>
    <w:rsid w:val="00C7027A"/>
    <w:rsid w:val="00C722FC"/>
    <w:rsid w:val="00C768A6"/>
    <w:rsid w:val="00C80C48"/>
    <w:rsid w:val="00C851BC"/>
    <w:rsid w:val="00C93864"/>
    <w:rsid w:val="00CA1471"/>
    <w:rsid w:val="00CA3121"/>
    <w:rsid w:val="00CA56E9"/>
    <w:rsid w:val="00CA5858"/>
    <w:rsid w:val="00CA7028"/>
    <w:rsid w:val="00CB117A"/>
    <w:rsid w:val="00CB7902"/>
    <w:rsid w:val="00CB7F81"/>
    <w:rsid w:val="00CD542D"/>
    <w:rsid w:val="00CD5F7C"/>
    <w:rsid w:val="00CD64EF"/>
    <w:rsid w:val="00CD6621"/>
    <w:rsid w:val="00CE4B98"/>
    <w:rsid w:val="00CE55BC"/>
    <w:rsid w:val="00CE64BB"/>
    <w:rsid w:val="00CF0626"/>
    <w:rsid w:val="00CF50DB"/>
    <w:rsid w:val="00D0670C"/>
    <w:rsid w:val="00D073E7"/>
    <w:rsid w:val="00D21714"/>
    <w:rsid w:val="00D235E9"/>
    <w:rsid w:val="00D26A8C"/>
    <w:rsid w:val="00D35B95"/>
    <w:rsid w:val="00D5011F"/>
    <w:rsid w:val="00D51829"/>
    <w:rsid w:val="00D52A8C"/>
    <w:rsid w:val="00D579D3"/>
    <w:rsid w:val="00D63B70"/>
    <w:rsid w:val="00D65113"/>
    <w:rsid w:val="00D81623"/>
    <w:rsid w:val="00D84401"/>
    <w:rsid w:val="00D93D26"/>
    <w:rsid w:val="00D95480"/>
    <w:rsid w:val="00D95F59"/>
    <w:rsid w:val="00D96947"/>
    <w:rsid w:val="00DB13B6"/>
    <w:rsid w:val="00DB5ECB"/>
    <w:rsid w:val="00DC7EB5"/>
    <w:rsid w:val="00DD1182"/>
    <w:rsid w:val="00DD7975"/>
    <w:rsid w:val="00DE3C74"/>
    <w:rsid w:val="00DE47ED"/>
    <w:rsid w:val="00DF08F7"/>
    <w:rsid w:val="00E0428F"/>
    <w:rsid w:val="00E23DDE"/>
    <w:rsid w:val="00E3206E"/>
    <w:rsid w:val="00E3541D"/>
    <w:rsid w:val="00E54141"/>
    <w:rsid w:val="00E570AC"/>
    <w:rsid w:val="00E604E4"/>
    <w:rsid w:val="00E669D3"/>
    <w:rsid w:val="00E66B4F"/>
    <w:rsid w:val="00E76C51"/>
    <w:rsid w:val="00E815AE"/>
    <w:rsid w:val="00E86095"/>
    <w:rsid w:val="00E9066E"/>
    <w:rsid w:val="00E936F8"/>
    <w:rsid w:val="00E96EBF"/>
    <w:rsid w:val="00EA14EB"/>
    <w:rsid w:val="00EC26D0"/>
    <w:rsid w:val="00EC3A08"/>
    <w:rsid w:val="00EC57C9"/>
    <w:rsid w:val="00ED1A46"/>
    <w:rsid w:val="00ED3E73"/>
    <w:rsid w:val="00ED400E"/>
    <w:rsid w:val="00ED42BC"/>
    <w:rsid w:val="00EE2AD9"/>
    <w:rsid w:val="00F07B48"/>
    <w:rsid w:val="00F155F7"/>
    <w:rsid w:val="00F17462"/>
    <w:rsid w:val="00F20044"/>
    <w:rsid w:val="00F24857"/>
    <w:rsid w:val="00F30F1F"/>
    <w:rsid w:val="00F333E7"/>
    <w:rsid w:val="00F362F9"/>
    <w:rsid w:val="00F4275A"/>
    <w:rsid w:val="00F545A4"/>
    <w:rsid w:val="00F54708"/>
    <w:rsid w:val="00F653B3"/>
    <w:rsid w:val="00F671AF"/>
    <w:rsid w:val="00F7166B"/>
    <w:rsid w:val="00F807BA"/>
    <w:rsid w:val="00F87B21"/>
    <w:rsid w:val="00F930F6"/>
    <w:rsid w:val="00F93F60"/>
    <w:rsid w:val="00FA06AA"/>
    <w:rsid w:val="00FA4D72"/>
    <w:rsid w:val="00FA769C"/>
    <w:rsid w:val="00FB1489"/>
    <w:rsid w:val="00FE3326"/>
    <w:rsid w:val="00FE5CB7"/>
    <w:rsid w:val="00FF1544"/>
    <w:rsid w:val="00FF3A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B8D87CA"/>
  <w15:docId w15:val="{2650B459-2A31-4991-BC93-C5D549FFCA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29A4"/>
  </w:style>
  <w:style w:type="paragraph" w:styleId="Judul1">
    <w:name w:val="heading 1"/>
    <w:basedOn w:val="Normal"/>
    <w:next w:val="Normal"/>
    <w:link w:val="Judul1KAR"/>
    <w:uiPriority w:val="9"/>
    <w:qFormat/>
    <w:rsid w:val="00B706D8"/>
    <w:pPr>
      <w:keepNext/>
      <w:keepLines/>
      <w:numPr>
        <w:numId w:val="12"/>
      </w:numPr>
      <w:spacing w:after="0"/>
      <w:contextualSpacing/>
      <w:jc w:val="center"/>
      <w:outlineLvl w:val="0"/>
    </w:pPr>
    <w:rPr>
      <w:rFonts w:ascii="Times New Roman" w:eastAsiaTheme="majorEastAsia" w:hAnsi="Times New Roman" w:cstheme="majorBidi"/>
      <w:b/>
      <w:sz w:val="28"/>
      <w:szCs w:val="32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817E9B"/>
    <w:pPr>
      <w:numPr>
        <w:ilvl w:val="1"/>
        <w:numId w:val="12"/>
      </w:numPr>
      <w:spacing w:after="0" w:line="480" w:lineRule="auto"/>
      <w:outlineLvl w:val="1"/>
    </w:pPr>
    <w:rPr>
      <w:rFonts w:ascii="Times New Roman" w:hAnsi="Times New Roman" w:cs="Times New Roman"/>
      <w:b/>
      <w:bCs/>
      <w:sz w:val="24"/>
      <w:szCs w:val="24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AB70C2"/>
    <w:pPr>
      <w:keepNext/>
      <w:keepLines/>
      <w:spacing w:before="40" w:after="0" w:line="480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Judul4">
    <w:name w:val="heading 4"/>
    <w:basedOn w:val="Normal"/>
    <w:next w:val="Normal"/>
    <w:link w:val="Judul4KAR"/>
    <w:uiPriority w:val="9"/>
    <w:unhideWhenUsed/>
    <w:qFormat/>
    <w:rsid w:val="005026F1"/>
    <w:pPr>
      <w:keepNext/>
      <w:keepLines/>
      <w:numPr>
        <w:ilvl w:val="3"/>
        <w:numId w:val="1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Judul5">
    <w:name w:val="heading 5"/>
    <w:basedOn w:val="Normal"/>
    <w:next w:val="Normal"/>
    <w:link w:val="Judul5KAR"/>
    <w:uiPriority w:val="9"/>
    <w:semiHidden/>
    <w:unhideWhenUsed/>
    <w:qFormat/>
    <w:rsid w:val="005026F1"/>
    <w:pPr>
      <w:keepNext/>
      <w:keepLines/>
      <w:numPr>
        <w:ilvl w:val="4"/>
        <w:numId w:val="1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Judul6">
    <w:name w:val="heading 6"/>
    <w:basedOn w:val="Normal"/>
    <w:next w:val="Normal"/>
    <w:link w:val="Judul6KAR"/>
    <w:uiPriority w:val="9"/>
    <w:semiHidden/>
    <w:unhideWhenUsed/>
    <w:qFormat/>
    <w:rsid w:val="005026F1"/>
    <w:pPr>
      <w:keepNext/>
      <w:keepLines/>
      <w:numPr>
        <w:ilvl w:val="5"/>
        <w:numId w:val="1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Judul7">
    <w:name w:val="heading 7"/>
    <w:basedOn w:val="Normal"/>
    <w:next w:val="Normal"/>
    <w:link w:val="Judul7KAR"/>
    <w:uiPriority w:val="9"/>
    <w:semiHidden/>
    <w:unhideWhenUsed/>
    <w:qFormat/>
    <w:rsid w:val="005026F1"/>
    <w:pPr>
      <w:keepNext/>
      <w:keepLines/>
      <w:numPr>
        <w:ilvl w:val="6"/>
        <w:numId w:val="1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Judul8">
    <w:name w:val="heading 8"/>
    <w:basedOn w:val="Normal"/>
    <w:next w:val="Normal"/>
    <w:link w:val="Judul8KAR"/>
    <w:uiPriority w:val="9"/>
    <w:semiHidden/>
    <w:unhideWhenUsed/>
    <w:qFormat/>
    <w:rsid w:val="005026F1"/>
    <w:pPr>
      <w:keepNext/>
      <w:keepLines/>
      <w:numPr>
        <w:ilvl w:val="7"/>
        <w:numId w:val="1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Judul9">
    <w:name w:val="heading 9"/>
    <w:basedOn w:val="Normal"/>
    <w:next w:val="Normal"/>
    <w:link w:val="Judul9KAR"/>
    <w:uiPriority w:val="9"/>
    <w:semiHidden/>
    <w:unhideWhenUsed/>
    <w:qFormat/>
    <w:rsid w:val="005026F1"/>
    <w:pPr>
      <w:keepNext/>
      <w:keepLines/>
      <w:numPr>
        <w:ilvl w:val="8"/>
        <w:numId w:val="1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Judul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DaftarParagraf">
    <w:name w:val="List Paragraph"/>
    <w:basedOn w:val="Normal"/>
    <w:uiPriority w:val="34"/>
    <w:qFormat/>
    <w:rsid w:val="006C1719"/>
    <w:pPr>
      <w:ind w:left="720"/>
      <w:contextualSpacing/>
    </w:pPr>
  </w:style>
  <w:style w:type="table" w:styleId="KisiTabel">
    <w:name w:val="Table Grid"/>
    <w:basedOn w:val="TabelNormal"/>
    <w:uiPriority w:val="39"/>
    <w:rsid w:val="004E64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D1380D"/>
  </w:style>
  <w:style w:type="paragraph" w:styleId="Footer">
    <w:name w:val="footer"/>
    <w:basedOn w:val="Normal"/>
    <w:link w:val="Foot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D1380D"/>
  </w:style>
  <w:style w:type="paragraph" w:customStyle="1" w:styleId="JudulSampul">
    <w:name w:val="Judul Sampul"/>
    <w:basedOn w:val="Normal"/>
    <w:next w:val="Judul1"/>
    <w:link w:val="JudulSampulChar"/>
    <w:rsid w:val="00981292"/>
    <w:pPr>
      <w:spacing w:line="240" w:lineRule="auto"/>
      <w:jc w:val="center"/>
    </w:pPr>
    <w:rPr>
      <w:rFonts w:ascii="Times New Roman" w:hAnsi="Times New Roman" w:cs="Times New Roman"/>
      <w:b/>
      <w:bCs/>
      <w:sz w:val="36"/>
      <w:szCs w:val="36"/>
    </w:rPr>
  </w:style>
  <w:style w:type="character" w:customStyle="1" w:styleId="JudulSampulChar">
    <w:name w:val="Judul Sampul Char"/>
    <w:basedOn w:val="FontParagrafDefault"/>
    <w:link w:val="JudulSampul"/>
    <w:rsid w:val="00981292"/>
    <w:rPr>
      <w:rFonts w:ascii="Times New Roman" w:hAnsi="Times New Roman" w:cs="Times New Roman"/>
      <w:b/>
      <w:bCs/>
      <w:sz w:val="36"/>
      <w:szCs w:val="36"/>
    </w:rPr>
  </w:style>
  <w:style w:type="character" w:customStyle="1" w:styleId="Judul1KAR">
    <w:name w:val="Judul 1 KAR"/>
    <w:basedOn w:val="FontParagrafDefault"/>
    <w:link w:val="Judul1"/>
    <w:uiPriority w:val="9"/>
    <w:rsid w:val="00B706D8"/>
    <w:rPr>
      <w:rFonts w:ascii="Times New Roman" w:eastAsiaTheme="majorEastAsia" w:hAnsi="Times New Roman" w:cstheme="majorBidi"/>
      <w:b/>
      <w:sz w:val="28"/>
      <w:szCs w:val="32"/>
    </w:rPr>
  </w:style>
  <w:style w:type="paragraph" w:styleId="JudulTOC">
    <w:name w:val="TOC Heading"/>
    <w:basedOn w:val="Judul1"/>
    <w:next w:val="Normal"/>
    <w:uiPriority w:val="39"/>
    <w:unhideWhenUsed/>
    <w:qFormat/>
    <w:rsid w:val="00BD2F77"/>
    <w:pPr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2D0043"/>
    <w:pPr>
      <w:tabs>
        <w:tab w:val="right" w:leader="dot" w:pos="7927"/>
      </w:tabs>
      <w:spacing w:after="100"/>
    </w:pPr>
  </w:style>
  <w:style w:type="character" w:styleId="Hyperlink">
    <w:name w:val="Hyperlink"/>
    <w:basedOn w:val="FontParagrafDefault"/>
    <w:uiPriority w:val="99"/>
    <w:unhideWhenUsed/>
    <w:rsid w:val="00BD2F77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C53A1B"/>
    <w:pPr>
      <w:tabs>
        <w:tab w:val="left" w:pos="1134"/>
        <w:tab w:val="right" w:leader="dot" w:pos="7927"/>
      </w:tabs>
      <w:spacing w:after="0" w:line="240" w:lineRule="auto"/>
      <w:ind w:left="709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C53A1B"/>
    <w:pPr>
      <w:tabs>
        <w:tab w:val="left" w:pos="1843"/>
        <w:tab w:val="right" w:leader="dot" w:pos="7927"/>
      </w:tabs>
      <w:spacing w:after="0" w:line="240" w:lineRule="auto"/>
      <w:ind w:left="1134"/>
    </w:pPr>
    <w:rPr>
      <w:rFonts w:eastAsiaTheme="minorEastAsia" w:cs="Times New Roman"/>
    </w:rPr>
  </w:style>
  <w:style w:type="character" w:customStyle="1" w:styleId="Judul2KAR">
    <w:name w:val="Judul 2 KAR"/>
    <w:basedOn w:val="FontParagrafDefault"/>
    <w:link w:val="Judul2"/>
    <w:uiPriority w:val="9"/>
    <w:rsid w:val="00817E9B"/>
    <w:rPr>
      <w:rFonts w:ascii="Times New Roman" w:hAnsi="Times New Roman" w:cs="Times New Roman"/>
      <w:b/>
      <w:bCs/>
      <w:sz w:val="24"/>
      <w:szCs w:val="24"/>
    </w:rPr>
  </w:style>
  <w:style w:type="character" w:customStyle="1" w:styleId="Judul3KAR">
    <w:name w:val="Judul 3 KAR"/>
    <w:basedOn w:val="FontParagrafDefault"/>
    <w:link w:val="Judul3"/>
    <w:uiPriority w:val="9"/>
    <w:rsid w:val="00AB70C2"/>
    <w:rPr>
      <w:rFonts w:ascii="Times New Roman" w:eastAsiaTheme="majorEastAsia" w:hAnsi="Times New Roman" w:cstheme="majorBidi"/>
      <w:b/>
      <w:sz w:val="24"/>
      <w:szCs w:val="24"/>
    </w:rPr>
  </w:style>
  <w:style w:type="paragraph" w:customStyle="1" w:styleId="SubBab2">
    <w:name w:val="Sub Bab 2"/>
    <w:basedOn w:val="Judul2"/>
    <w:next w:val="Judul2"/>
    <w:link w:val="SubBab2Char"/>
    <w:rsid w:val="001451A9"/>
    <w:pPr>
      <w:numPr>
        <w:numId w:val="6"/>
      </w:numPr>
      <w:ind w:left="360"/>
    </w:pPr>
    <w:rPr>
      <w:bCs w:val="0"/>
    </w:rPr>
  </w:style>
  <w:style w:type="paragraph" w:customStyle="1" w:styleId="Sub2Bab2">
    <w:name w:val="Sub2 Bab 2"/>
    <w:basedOn w:val="Judul3"/>
    <w:next w:val="Judul3"/>
    <w:link w:val="Sub2Bab2Char"/>
    <w:rsid w:val="005F1435"/>
    <w:pPr>
      <w:numPr>
        <w:numId w:val="1"/>
      </w:numPr>
    </w:pPr>
    <w:rPr>
      <w:rFonts w:cs="Times New Roman"/>
      <w:bCs/>
      <w:szCs w:val="28"/>
    </w:rPr>
  </w:style>
  <w:style w:type="character" w:customStyle="1" w:styleId="SubBab2Char">
    <w:name w:val="Sub Bab 2 Char"/>
    <w:basedOn w:val="Judul2KAR"/>
    <w:link w:val="SubBab2"/>
    <w:rsid w:val="001451A9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Bab3">
    <w:name w:val="Sub Bab 3"/>
    <w:basedOn w:val="Judul2"/>
    <w:next w:val="Judul2"/>
    <w:link w:val="SubBab3Char"/>
    <w:rsid w:val="006B626E"/>
    <w:pPr>
      <w:numPr>
        <w:ilvl w:val="0"/>
        <w:numId w:val="5"/>
      </w:numPr>
    </w:pPr>
    <w:rPr>
      <w:bCs w:val="0"/>
    </w:rPr>
  </w:style>
  <w:style w:type="character" w:customStyle="1" w:styleId="Sub2Bab2Char">
    <w:name w:val="Sub2 Bab 2 Char"/>
    <w:basedOn w:val="Judul3KAR"/>
    <w:link w:val="Sub2Bab2"/>
    <w:rsid w:val="005F1435"/>
    <w:rPr>
      <w:rFonts w:ascii="Times New Roman" w:eastAsiaTheme="majorEastAsia" w:hAnsi="Times New Roman" w:cs="Times New Roman"/>
      <w:b/>
      <w:bCs/>
      <w:sz w:val="24"/>
      <w:szCs w:val="28"/>
    </w:rPr>
  </w:style>
  <w:style w:type="paragraph" w:customStyle="1" w:styleId="Sub2Bab3">
    <w:name w:val="Sub2 Bab 3"/>
    <w:basedOn w:val="Judul3"/>
    <w:next w:val="Judul3"/>
    <w:link w:val="Sub2Bab3Char"/>
    <w:rsid w:val="003E678A"/>
    <w:pPr>
      <w:numPr>
        <w:numId w:val="2"/>
      </w:numPr>
    </w:pPr>
    <w:rPr>
      <w:rFonts w:cs="Times New Roman"/>
      <w:bCs/>
    </w:rPr>
  </w:style>
  <w:style w:type="character" w:customStyle="1" w:styleId="SubBab3Char">
    <w:name w:val="Sub Bab 3 Char"/>
    <w:basedOn w:val="Judul2KAR"/>
    <w:link w:val="SubBab3"/>
    <w:rsid w:val="006B626E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3Bab3">
    <w:name w:val="Sub3 Bab 3"/>
    <w:basedOn w:val="Judul3"/>
    <w:next w:val="Judul3"/>
    <w:link w:val="Sub3Bab3Char"/>
    <w:rsid w:val="001B39F5"/>
    <w:pPr>
      <w:numPr>
        <w:numId w:val="3"/>
      </w:numPr>
    </w:pPr>
    <w:rPr>
      <w:rFonts w:cs="Times New Roman"/>
      <w:bCs/>
    </w:rPr>
  </w:style>
  <w:style w:type="character" w:customStyle="1" w:styleId="Sub2Bab3Char">
    <w:name w:val="Sub2 Bab 3 Char"/>
    <w:basedOn w:val="Judul3KAR"/>
    <w:link w:val="Sub2Bab3"/>
    <w:rsid w:val="003E678A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Sub3Bab3Char">
    <w:name w:val="Sub3 Bab 3 Char"/>
    <w:basedOn w:val="Judul3KAR"/>
    <w:link w:val="Sub3Bab3"/>
    <w:rsid w:val="001B39F5"/>
    <w:rPr>
      <w:rFonts w:ascii="Times New Roman" w:eastAsiaTheme="majorEastAsia" w:hAnsi="Times New Roman" w:cs="Times New Roman"/>
      <w:b/>
      <w:bCs/>
      <w:sz w:val="24"/>
      <w:szCs w:val="24"/>
    </w:rPr>
  </w:style>
  <w:style w:type="paragraph" w:styleId="Keterangan">
    <w:name w:val="caption"/>
    <w:basedOn w:val="Normal"/>
    <w:next w:val="Normal"/>
    <w:uiPriority w:val="35"/>
    <w:unhideWhenUsed/>
    <w:qFormat/>
    <w:rsid w:val="007F6EF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544DA6"/>
    <w:pPr>
      <w:spacing w:after="0"/>
    </w:pPr>
  </w:style>
  <w:style w:type="character" w:styleId="ReferensiKomentar">
    <w:name w:val="annotation reference"/>
    <w:basedOn w:val="FontParagrafDefault"/>
    <w:uiPriority w:val="99"/>
    <w:semiHidden/>
    <w:unhideWhenUsed/>
    <w:rsid w:val="00303966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303966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303966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303966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303966"/>
    <w:rPr>
      <w:b/>
      <w:bCs/>
      <w:sz w:val="20"/>
      <w:szCs w:val="20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3039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303966"/>
    <w:rPr>
      <w:rFonts w:ascii="Segoe UI" w:hAnsi="Segoe UI" w:cs="Segoe UI"/>
      <w:sz w:val="18"/>
      <w:szCs w:val="18"/>
    </w:rPr>
  </w:style>
  <w:style w:type="paragraph" w:customStyle="1" w:styleId="SubBab4">
    <w:name w:val="Sub Bab 4"/>
    <w:basedOn w:val="Judul2"/>
    <w:next w:val="Judul2"/>
    <w:link w:val="SubBab4Char"/>
    <w:rsid w:val="00391835"/>
    <w:pPr>
      <w:numPr>
        <w:numId w:val="7"/>
      </w:numPr>
      <w:spacing w:before="120" w:after="120"/>
      <w:ind w:left="360"/>
    </w:pPr>
  </w:style>
  <w:style w:type="character" w:customStyle="1" w:styleId="SubBab4Char">
    <w:name w:val="Sub Bab 4 Char"/>
    <w:basedOn w:val="Judul2KAR"/>
    <w:link w:val="SubBab4"/>
    <w:rsid w:val="00391835"/>
    <w:rPr>
      <w:rFonts w:ascii="Times New Roman" w:hAnsi="Times New Roman" w:cs="Times New Roman"/>
      <w:b/>
      <w:bCs/>
      <w:sz w:val="24"/>
      <w:szCs w:val="24"/>
    </w:rPr>
  </w:style>
  <w:style w:type="paragraph" w:customStyle="1" w:styleId="SubBab5">
    <w:name w:val="Sub Bab 5"/>
    <w:basedOn w:val="Judul2"/>
    <w:next w:val="Judul2"/>
    <w:link w:val="SubBab5Char"/>
    <w:rsid w:val="00391835"/>
    <w:pPr>
      <w:numPr>
        <w:numId w:val="8"/>
      </w:numPr>
      <w:ind w:left="360"/>
    </w:pPr>
    <w:rPr>
      <w:bCs w:val="0"/>
      <w:szCs w:val="28"/>
    </w:rPr>
  </w:style>
  <w:style w:type="paragraph" w:customStyle="1" w:styleId="Sub1Bab4">
    <w:name w:val="Sub1 Bab 4"/>
    <w:basedOn w:val="Judul3"/>
    <w:next w:val="Judul3"/>
    <w:link w:val="Sub1Bab4Char"/>
    <w:rsid w:val="00B3187D"/>
    <w:pPr>
      <w:numPr>
        <w:numId w:val="9"/>
      </w:numPr>
      <w:jc w:val="both"/>
    </w:pPr>
  </w:style>
  <w:style w:type="character" w:customStyle="1" w:styleId="SubBab5Char">
    <w:name w:val="Sub Bab 5 Char"/>
    <w:basedOn w:val="Judul2KAR"/>
    <w:link w:val="SubBab5"/>
    <w:rsid w:val="00391835"/>
    <w:rPr>
      <w:rFonts w:ascii="Times New Roman" w:hAnsi="Times New Roman" w:cs="Times New Roman"/>
      <w:b/>
      <w:bCs w:val="0"/>
      <w:sz w:val="24"/>
      <w:szCs w:val="28"/>
    </w:rPr>
  </w:style>
  <w:style w:type="character" w:customStyle="1" w:styleId="Sub1Bab4Char">
    <w:name w:val="Sub1 Bab 4 Char"/>
    <w:basedOn w:val="FontParagrafDefault"/>
    <w:link w:val="Sub1Bab4"/>
    <w:rsid w:val="00B3187D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UnresolvedMention1">
    <w:name w:val="Unresolved Mention1"/>
    <w:basedOn w:val="FontParagrafDefault"/>
    <w:uiPriority w:val="99"/>
    <w:semiHidden/>
    <w:unhideWhenUsed/>
    <w:rsid w:val="00327077"/>
    <w:rPr>
      <w:color w:val="605E5C"/>
      <w:shd w:val="clear" w:color="auto" w:fill="E1DFDD"/>
    </w:rPr>
  </w:style>
  <w:style w:type="character" w:customStyle="1" w:styleId="UnresolvedMention2">
    <w:name w:val="Unresolved Mention2"/>
    <w:basedOn w:val="FontParagrafDefault"/>
    <w:uiPriority w:val="99"/>
    <w:semiHidden/>
    <w:unhideWhenUsed/>
    <w:rsid w:val="00230251"/>
    <w:rPr>
      <w:color w:val="605E5C"/>
      <w:shd w:val="clear" w:color="auto" w:fill="E1DFDD"/>
    </w:rPr>
  </w:style>
  <w:style w:type="paragraph" w:customStyle="1" w:styleId="Default">
    <w:name w:val="Default"/>
    <w:rsid w:val="003321E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ID"/>
    </w:rPr>
  </w:style>
  <w:style w:type="character" w:styleId="SebutanYangBelumTerselesaikan">
    <w:name w:val="Unresolved Mention"/>
    <w:basedOn w:val="FontParagrafDefault"/>
    <w:uiPriority w:val="99"/>
    <w:semiHidden/>
    <w:unhideWhenUsed/>
    <w:rsid w:val="00D17C8A"/>
    <w:rPr>
      <w:color w:val="605E5C"/>
      <w:shd w:val="clear" w:color="auto" w:fill="E1DFDD"/>
    </w:rPr>
  </w:style>
  <w:style w:type="character" w:customStyle="1" w:styleId="Judul4KAR">
    <w:name w:val="Judul 4 KAR"/>
    <w:basedOn w:val="FontParagrafDefault"/>
    <w:link w:val="Judul4"/>
    <w:uiPriority w:val="9"/>
    <w:rsid w:val="005026F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Judul5KAR">
    <w:name w:val="Judul 5 KAR"/>
    <w:basedOn w:val="FontParagrafDefault"/>
    <w:link w:val="Judul5"/>
    <w:uiPriority w:val="9"/>
    <w:semiHidden/>
    <w:rsid w:val="005026F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Judul6KAR">
    <w:name w:val="Judul 6 KAR"/>
    <w:basedOn w:val="FontParagrafDefault"/>
    <w:link w:val="Judul6"/>
    <w:uiPriority w:val="9"/>
    <w:semiHidden/>
    <w:rsid w:val="005026F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Judul7KAR">
    <w:name w:val="Judul 7 KAR"/>
    <w:basedOn w:val="FontParagrafDefault"/>
    <w:link w:val="Judul7"/>
    <w:uiPriority w:val="9"/>
    <w:semiHidden/>
    <w:rsid w:val="005026F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Judul8KAR">
    <w:name w:val="Judul 8 KAR"/>
    <w:basedOn w:val="FontParagrafDefault"/>
    <w:link w:val="Judul8"/>
    <w:uiPriority w:val="9"/>
    <w:semiHidden/>
    <w:rsid w:val="005026F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Judul9KAR">
    <w:name w:val="Judul 9 KAR"/>
    <w:basedOn w:val="FontParagrafDefault"/>
    <w:link w:val="Judul9"/>
    <w:uiPriority w:val="9"/>
    <w:semiHidden/>
    <w:rsid w:val="005026F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NormalWeb">
    <w:name w:val="Normal (Web)"/>
    <w:basedOn w:val="Normal"/>
    <w:uiPriority w:val="99"/>
    <w:semiHidden/>
    <w:unhideWhenUsed/>
    <w:rsid w:val="0013685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paragraph" w:styleId="Subjudul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el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elNormal"/>
    <w:pPr>
      <w:spacing w:after="0" w:line="240" w:lineRule="auto"/>
    </w:pPr>
    <w:tblPr>
      <w:tblStyleRowBandSize w:val="1"/>
      <w:tblStyleColBandSize w:val="1"/>
    </w:tblPr>
  </w:style>
  <w:style w:type="table" w:customStyle="1" w:styleId="a1">
    <w:basedOn w:val="TabelNormal"/>
    <w:pPr>
      <w:spacing w:after="0" w:line="240" w:lineRule="auto"/>
    </w:pPr>
    <w:tblPr>
      <w:tblStyleRowBandSize w:val="1"/>
      <w:tblStyleColBandSize w:val="1"/>
    </w:tblPr>
  </w:style>
  <w:style w:type="table" w:customStyle="1" w:styleId="a2">
    <w:basedOn w:val="TabelNormal"/>
    <w:pPr>
      <w:spacing w:after="0" w:line="240" w:lineRule="auto"/>
    </w:pPr>
    <w:tblPr>
      <w:tblStyleRowBandSize w:val="1"/>
      <w:tblStyleColBandSize w:val="1"/>
    </w:tblPr>
  </w:style>
  <w:style w:type="table" w:customStyle="1" w:styleId="a3">
    <w:basedOn w:val="TabelNormal"/>
    <w:pPr>
      <w:spacing w:after="0" w:line="240" w:lineRule="auto"/>
    </w:pPr>
    <w:tblPr>
      <w:tblStyleRowBandSize w:val="1"/>
      <w:tblStyleColBandSize w:val="1"/>
    </w:tblPr>
  </w:style>
  <w:style w:type="table" w:customStyle="1" w:styleId="a4">
    <w:basedOn w:val="TabelNormal"/>
    <w:pPr>
      <w:spacing w:after="0" w:line="240" w:lineRule="auto"/>
    </w:pPr>
    <w:tblPr>
      <w:tblStyleRowBandSize w:val="1"/>
      <w:tblStyleColBandSize w:val="1"/>
    </w:tblPr>
  </w:style>
  <w:style w:type="table" w:customStyle="1" w:styleId="a5">
    <w:basedOn w:val="TabelNormal"/>
    <w:pPr>
      <w:spacing w:after="0" w:line="240" w:lineRule="auto"/>
    </w:pPr>
    <w:tblPr>
      <w:tblStyleRowBandSize w:val="1"/>
      <w:tblStyleColBandSize w:val="1"/>
    </w:tblPr>
  </w:style>
  <w:style w:type="paragraph" w:styleId="TOC4">
    <w:name w:val="toc 4"/>
    <w:basedOn w:val="Normal"/>
    <w:next w:val="Normal"/>
    <w:autoRedefine/>
    <w:uiPriority w:val="39"/>
    <w:unhideWhenUsed/>
    <w:rsid w:val="00CE64BB"/>
    <w:pPr>
      <w:tabs>
        <w:tab w:val="left" w:pos="851"/>
        <w:tab w:val="right" w:pos="7927"/>
      </w:tabs>
      <w:spacing w:after="100"/>
      <w:ind w:left="6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35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2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29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0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55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52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44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22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92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00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9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88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4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48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49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59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1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jpe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gn3BqvKlc/X0UMcamVIQ1bAvf5og==">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</go:docsCustomData>
</go:gDocsCustomXmlDataStorage>
</file>

<file path=customXml/itemProps1.xml><?xml version="1.0" encoding="utf-8"?>
<ds:datastoreItem xmlns:ds="http://schemas.openxmlformats.org/officeDocument/2006/customXml" ds:itemID="{00DEF5EE-7894-44E8-BC91-B66B574682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074</TotalTime>
  <Pages>16</Pages>
  <Words>3018</Words>
  <Characters>17208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NIRA</dc:creator>
  <cp:lastModifiedBy>Handy Setiawan</cp:lastModifiedBy>
  <cp:revision>100</cp:revision>
  <cp:lastPrinted>2023-10-23T05:49:00Z</cp:lastPrinted>
  <dcterms:created xsi:type="dcterms:W3CDTF">2023-06-16T12:14:00Z</dcterms:created>
  <dcterms:modified xsi:type="dcterms:W3CDTF">2024-02-26T0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f3a2934-2143-370a-92e2-8a12b9b4a76b</vt:lpwstr>
  </property>
  <property fmtid="{D5CDD505-2E9C-101B-9397-08002B2CF9AE}" pid="24" name="Mendeley Citation Style_1">
    <vt:lpwstr>http://www.zotero.org/styles/apa</vt:lpwstr>
  </property>
  <property fmtid="{D5CDD505-2E9C-101B-9397-08002B2CF9AE}" pid="25" name="GrammarlyDocumentId">
    <vt:lpwstr>eb072adafa4c1e1c1f63132bec67eb36bf7cccc337e1a67de6ae5973718afbab</vt:lpwstr>
  </property>
</Properties>
</file>